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D24C1A" w14:textId="3C6E50C7" w:rsidR="00A03D0B" w:rsidRDefault="00A03D0B" w:rsidP="00A03D0B">
      <w:pPr>
        <w:pStyle w:val="Heading1"/>
        <w:rPr>
          <w:lang w:val="en-GB"/>
        </w:rPr>
      </w:pPr>
      <w:r>
        <w:rPr>
          <w:lang w:val="en-GB"/>
        </w:rPr>
        <w:t>Introduction</w:t>
      </w:r>
    </w:p>
    <w:p w14:paraId="2E7CA85F" w14:textId="1C940D63" w:rsidR="00FB65E6" w:rsidRDefault="00265B4E">
      <w:pPr>
        <w:rPr>
          <w:lang w:val="en-GB"/>
        </w:rPr>
      </w:pPr>
      <w:r>
        <w:rPr>
          <w:lang w:val="en-GB"/>
        </w:rPr>
        <w:t xml:space="preserve">Following the management team’s interest in our model to predict stock market price using NLP techniques on news articles, they have shown an interest in </w:t>
      </w:r>
      <w:r w:rsidR="00FB65E6">
        <w:rPr>
          <w:lang w:val="en-GB"/>
        </w:rPr>
        <w:t xml:space="preserve">the training of </w:t>
      </w:r>
      <w:r>
        <w:rPr>
          <w:lang w:val="en-GB"/>
        </w:rPr>
        <w:t>a model that is able to improve company performance using text data. To achieve this our team analyzed the content</w:t>
      </w:r>
      <w:r w:rsidR="00FB65E6">
        <w:rPr>
          <w:lang w:val="en-GB"/>
        </w:rPr>
        <w:t>s</w:t>
      </w:r>
      <w:r>
        <w:rPr>
          <w:lang w:val="en-GB"/>
        </w:rPr>
        <w:t xml:space="preserve"> of </w:t>
      </w:r>
      <w:r w:rsidR="00FB65E6">
        <w:rPr>
          <w:lang w:val="en-GB"/>
        </w:rPr>
        <w:t xml:space="preserve">Nvidia related news articles and identify the topics that are present in these news articles. </w:t>
      </w:r>
    </w:p>
    <w:p w14:paraId="606BFCFA" w14:textId="75AF0D71" w:rsidR="003E1277" w:rsidRDefault="00FB65E6">
      <w:pPr>
        <w:rPr>
          <w:lang w:val="en-GB"/>
        </w:rPr>
      </w:pPr>
      <w:r>
        <w:rPr>
          <w:lang w:val="en-GB"/>
        </w:rPr>
        <w:t>To achieve this topic modelling was used for this analysis. By applying topic modelling techniques, we intend to uncover the content of the Nvidia related articles. This</w:t>
      </w:r>
      <w:r w:rsidR="00265B4E">
        <w:rPr>
          <w:lang w:val="en-GB"/>
        </w:rPr>
        <w:t xml:space="preserve"> report relays the insights gained,</w:t>
      </w:r>
      <w:r>
        <w:rPr>
          <w:lang w:val="en-GB"/>
        </w:rPr>
        <w:t xml:space="preserve"> inner workings and</w:t>
      </w:r>
      <w:r w:rsidR="00265B4E">
        <w:rPr>
          <w:lang w:val="en-GB"/>
        </w:rPr>
        <w:t xml:space="preserve"> results of using three</w:t>
      </w:r>
      <w:r>
        <w:rPr>
          <w:lang w:val="en-GB"/>
        </w:rPr>
        <w:t xml:space="preserve"> distinct topic modelling</w:t>
      </w:r>
      <w:r w:rsidR="00265B4E">
        <w:rPr>
          <w:lang w:val="en-GB"/>
        </w:rPr>
        <w:t xml:space="preserve"> algorithms, namely </w:t>
      </w:r>
      <w:r w:rsidRPr="00FB65E6">
        <w:rPr>
          <w:lang w:val="en-GB"/>
        </w:rPr>
        <w:t>Latent Dirichlet Allocation (LDA), Formal Latent Semantic Analysis Weighted (FLSA-W), and BERTopic.</w:t>
      </w:r>
    </w:p>
    <w:p w14:paraId="05AE6082" w14:textId="7FF1CA4A" w:rsidR="00E12785" w:rsidRDefault="00E12785">
      <w:pPr>
        <w:rPr>
          <w:lang w:val="en-GB"/>
        </w:rPr>
      </w:pPr>
      <w:r>
        <w:rPr>
          <w:lang w:val="en-GB"/>
        </w:rPr>
        <w:t xml:space="preserve">In the following sections the technicalities of these algorithms will be explained, and an overview of their performance will be given. Additionally, the topic modelling outcomes under various environmental changes will also be presented. Finally, the limitations of these algorithms and the manner in which our findings could be applied to real-world financial companies will be discussed. </w:t>
      </w:r>
    </w:p>
    <w:p w14:paraId="62E9B478" w14:textId="284E7573" w:rsidR="00A03D0B" w:rsidRDefault="00A03D0B" w:rsidP="00A03D0B">
      <w:pPr>
        <w:pStyle w:val="Heading1"/>
        <w:rPr>
          <w:lang w:val="en-GB"/>
        </w:rPr>
      </w:pPr>
      <w:r>
        <w:rPr>
          <w:lang w:val="en-GB"/>
        </w:rPr>
        <w:t xml:space="preserve">The Topic Modelling Algorithms </w:t>
      </w:r>
    </w:p>
    <w:p w14:paraId="49837696" w14:textId="58447BB7" w:rsidR="00A03D0B" w:rsidRDefault="00A03D0B" w:rsidP="00A03D0B">
      <w:pPr>
        <w:rPr>
          <w:lang w:val="en-GB"/>
        </w:rPr>
      </w:pPr>
      <w:r>
        <w:rPr>
          <w:lang w:val="en-GB"/>
        </w:rPr>
        <w:t xml:space="preserve">This section explains how each of the </w:t>
      </w:r>
      <w:r w:rsidR="004F3F7E">
        <w:rPr>
          <w:lang w:val="en-GB"/>
        </w:rPr>
        <w:t xml:space="preserve">topic models function, extract </w:t>
      </w:r>
      <w:r w:rsidR="00C91AD5">
        <w:rPr>
          <w:lang w:val="en-GB"/>
        </w:rPr>
        <w:t xml:space="preserve">useful information from the Nvidia news articles </w:t>
      </w:r>
      <w:r w:rsidR="008E123D">
        <w:rPr>
          <w:lang w:val="en-GB"/>
        </w:rPr>
        <w:t>along with their weaknesses and strengths.</w:t>
      </w:r>
      <w:r w:rsidR="00292F7C">
        <w:rPr>
          <w:lang w:val="en-GB"/>
        </w:rPr>
        <w:t xml:space="preserve"> </w:t>
      </w:r>
      <w:r w:rsidR="00F03211">
        <w:rPr>
          <w:lang w:val="en-GB"/>
        </w:rPr>
        <w:t xml:space="preserve">In knowing how these algorithms operate we can </w:t>
      </w:r>
      <w:r w:rsidR="00323EAA">
        <w:rPr>
          <w:lang w:val="en-GB"/>
        </w:rPr>
        <w:t>better understand their performance and how to improve them.</w:t>
      </w:r>
    </w:p>
    <w:p w14:paraId="544EC295" w14:textId="77777777" w:rsidR="008E123D" w:rsidRDefault="008E123D" w:rsidP="00A03D0B">
      <w:pPr>
        <w:rPr>
          <w:lang w:val="en-GB"/>
        </w:rPr>
      </w:pPr>
    </w:p>
    <w:p w14:paraId="754EECB8" w14:textId="114B02CC" w:rsidR="008E123D" w:rsidRDefault="00415D44" w:rsidP="008E123D">
      <w:pPr>
        <w:rPr>
          <w:rFonts w:asciiTheme="majorHAnsi" w:eastAsiaTheme="majorEastAsia" w:hAnsiTheme="majorHAnsi" w:cstheme="majorBidi"/>
          <w:color w:val="0F4761" w:themeColor="accent1" w:themeShade="BF"/>
          <w:sz w:val="32"/>
          <w:szCs w:val="32"/>
        </w:rPr>
      </w:pPr>
      <w:r w:rsidRPr="00415D44">
        <w:rPr>
          <w:rFonts w:asciiTheme="majorHAnsi" w:eastAsiaTheme="majorEastAsia" w:hAnsiTheme="majorHAnsi" w:cstheme="majorBidi"/>
          <w:color w:val="0F4761" w:themeColor="accent1" w:themeShade="BF"/>
          <w:sz w:val="32"/>
          <w:szCs w:val="32"/>
        </w:rPr>
        <w:t>Latent Dirichlet Allocation (LDA)</w:t>
      </w:r>
    </w:p>
    <w:p w14:paraId="754436F6" w14:textId="2F73806B" w:rsidR="00160C4E" w:rsidRDefault="00895A2F" w:rsidP="00E52479">
      <w:r>
        <w:t>According</w:t>
      </w:r>
      <w:r w:rsidR="00DF13C1">
        <w:t xml:space="preserve"> to</w:t>
      </w:r>
      <w:r w:rsidR="00E52479">
        <w:t xml:space="preserve"> a</w:t>
      </w:r>
      <w:r w:rsidR="00E52479" w:rsidRPr="00161DFB">
        <w:t xml:space="preserve"> classic representation theorem</w:t>
      </w:r>
      <w:r w:rsidR="00DF13C1">
        <w:t xml:space="preserve"> by</w:t>
      </w:r>
      <w:r w:rsidR="00C21D04">
        <w:t xml:space="preserve"> </w:t>
      </w:r>
      <w:r w:rsidR="00E52479">
        <w:fldChar w:fldCharType="begin"/>
      </w:r>
      <w:r w:rsidR="00E52479">
        <w:instrText xml:space="preserve"> ADDIN ZOTERO_ITEM CSL_CITATION {"citationID":"2xrCJIH0","properties":{"formattedCitation":"(De Finetti, 2017)","plainCitation":"(De Finetti, 2017)","noteIndex":0},"citationItems":[{"id":80,"uris":["http://zotero.org/users/15331242/items/6WWWYU98"],"itemData":{"id":80,"type":"book","abstract":"First issued in translation as a two-volume work in 1975, this classic book provides the first complete development of the theory of probability from a subjectivist viewpoint. It proceeds from a detailed discussion of the philosophical mathematical aspects to a detailed mathematical treatment of probability and statistics. De Finetti's theory of probability is one of the foundations of Bayesian theory. De Finetti stated that probability is nothing but a subjective analysis of the likelihood that something will happen and that that probability does not exist outside the mind. It is the rate at which a person is willing to bet on something happening. This view is directly opposed to the classicist/ frequentist view of the likelihood of a particular outcome of an event, which assumes that the same event could be identically repeated many times over, and the 'probability' of a particular outcome has to do with the fraction of the time that outcome results from the repeated trials","event-place":"Chichester, UK Hoboken, NJ","ISBN":"978-1-119-28637-0","language":"en","number-of-pages":"1","publisher":"John Wiley &amp; Sons","publisher-place":"Chichester, UK Hoboken, NJ","source":"K10plus ISBN","title":"Theory of probability: a critical introductory treatment","title-short":"Theory of probability","author":[{"family":"De Finetti","given":"Bruno"}],"translator":[{"family":"Machì","given":"Antonio"},{"family":"Smith","given":"Adrian F. M."}],"issued":{"date-parts":[["2017"]]}}}],"schema":"https://github.com/citation-style-language/schema/raw/master/csl-citation.json"} </w:instrText>
      </w:r>
      <w:r w:rsidR="00E52479">
        <w:fldChar w:fldCharType="separate"/>
      </w:r>
      <w:r w:rsidR="00E52479" w:rsidRPr="00E52479">
        <w:rPr>
          <w:rFonts w:ascii="Aptos" w:hAnsi="Aptos"/>
        </w:rPr>
        <w:t>(De Finetti, 2017)</w:t>
      </w:r>
      <w:r w:rsidR="00E52479">
        <w:fldChar w:fldCharType="end"/>
      </w:r>
      <w:r w:rsidR="00DF13C1">
        <w:t xml:space="preserve"> </w:t>
      </w:r>
      <w:r w:rsidR="00161DFB" w:rsidRPr="00161DFB">
        <w:t>any collection of exchangeable random variables has a representation as a mixture distribution—in general an infinite mixture.</w:t>
      </w:r>
      <w:r w:rsidR="00E52479">
        <w:t xml:space="preserve"> It is upon this theory that Latent</w:t>
      </w:r>
      <w:r w:rsidR="00E52479" w:rsidRPr="00E52479">
        <w:t xml:space="preserve"> Dirichlet Allocation (LDA)</w:t>
      </w:r>
      <w:r w:rsidR="00E52479">
        <w:t xml:space="preserve"> is based </w:t>
      </w:r>
      <w:r w:rsidR="004003AB">
        <w:fldChar w:fldCharType="begin"/>
      </w:r>
      <w:r w:rsidR="004003AB">
        <w:instrText xml:space="preserve"> ADDIN ZOTERO_ITEM CSL_CITATION {"citationID":"hI0R5mRQ","properties":{"formattedCitation":"(David M. Blei et al., 2003)","plainCitation":"(David M. Blei et al., 2003)","noteIndex":0},"citationItems":[{"id":83,"uris":["http://zotero.org/users/15331242/items/YEWS8SAT"],"itemData":{"id":83,"type":"article-journal","container-title":"Journal of Machine Learning Research","page":"993-1022","title":"Latent Dirichlet Allocation","volume":"3","author":[{"literal":"David M. Blei"},{"literal":"Andrew Y. Ng"},{"literal":"Andrew Y. Ng"}],"issued":{"date-parts":[["2003"]]}}}],"schema":"https://github.com/citation-style-language/schema/raw/master/csl-citation.json"} </w:instrText>
      </w:r>
      <w:r w:rsidR="004003AB">
        <w:fldChar w:fldCharType="separate"/>
      </w:r>
      <w:r w:rsidR="004003AB" w:rsidRPr="004003AB">
        <w:rPr>
          <w:rFonts w:ascii="Aptos" w:hAnsi="Aptos"/>
        </w:rPr>
        <w:t>(David M. Blei et al., 2003)</w:t>
      </w:r>
      <w:r w:rsidR="004003AB">
        <w:fldChar w:fldCharType="end"/>
      </w:r>
      <w:r w:rsidR="00E52479">
        <w:t xml:space="preserve">. </w:t>
      </w:r>
      <w:r w:rsidR="00E05E0E">
        <w:t xml:space="preserve">LDA is a </w:t>
      </w:r>
      <w:r w:rsidR="00FA0CC1">
        <w:t xml:space="preserve">generative </w:t>
      </w:r>
      <w:r w:rsidR="00E05E0E">
        <w:t xml:space="preserve">statistical model that </w:t>
      </w:r>
      <w:r w:rsidR="00562E44">
        <w:t>i</w:t>
      </w:r>
      <w:r w:rsidR="0007098B">
        <w:t>s capable of</w:t>
      </w:r>
      <w:r w:rsidR="002D468F">
        <w:t xml:space="preserve"> representing words and docu</w:t>
      </w:r>
      <w:r w:rsidR="00A0103E">
        <w:t>ments in a way that</w:t>
      </w:r>
      <w:r w:rsidR="0007098B">
        <w:t xml:space="preserve"> </w:t>
      </w:r>
      <w:r w:rsidR="00AC5B47">
        <w:t>ackn</w:t>
      </w:r>
      <w:r w:rsidR="00562E44">
        <w:t>owledges the</w:t>
      </w:r>
      <w:r w:rsidR="00A0103E">
        <w:t>ir</w:t>
      </w:r>
      <w:r w:rsidR="00562E44">
        <w:t xml:space="preserve"> exchangeability</w:t>
      </w:r>
      <w:r w:rsidR="00A0103E">
        <w:t xml:space="preserve">, </w:t>
      </w:r>
      <w:r w:rsidR="00BF4F25">
        <w:t xml:space="preserve">meaning the probability of </w:t>
      </w:r>
      <w:r w:rsidR="00BF4F25" w:rsidRPr="00BF4F25">
        <w:t>encountering a set of words is the same regardless of their order</w:t>
      </w:r>
      <w:r w:rsidR="00A0103E">
        <w:t>.</w:t>
      </w:r>
      <w:r w:rsidR="00BF4F25">
        <w:t xml:space="preserve"> I</w:t>
      </w:r>
      <w:r w:rsidR="00FA0CC1">
        <w:t xml:space="preserve">n other words it assumes that </w:t>
      </w:r>
      <w:r w:rsidR="0091782D">
        <w:t xml:space="preserve">documents are a mixture of topics and topics are a mixture of words. </w:t>
      </w:r>
      <w:r w:rsidR="00D22FCB">
        <w:t xml:space="preserve">Due to this capability, LDA </w:t>
      </w:r>
      <w:r w:rsidR="005F7B3A">
        <w:t>can be utilized to</w:t>
      </w:r>
      <w:r w:rsidR="00110F8C">
        <w:t xml:space="preserve"> determine t</w:t>
      </w:r>
      <w:r w:rsidR="00814DC7" w:rsidRPr="00814DC7">
        <w:t xml:space="preserve">he topics that </w:t>
      </w:r>
      <w:r w:rsidR="00110F8C">
        <w:t>are present</w:t>
      </w:r>
      <w:r w:rsidR="00814DC7" w:rsidRPr="00814DC7">
        <w:t xml:space="preserve"> </w:t>
      </w:r>
      <w:r w:rsidR="00110F8C">
        <w:t xml:space="preserve">in </w:t>
      </w:r>
      <w:r w:rsidR="00814DC7" w:rsidRPr="00814DC7">
        <w:t>a large collection of documents.</w:t>
      </w:r>
      <w:r w:rsidR="00D22FCB">
        <w:t xml:space="preserve"> </w:t>
      </w:r>
      <w:r w:rsidR="00160C4E" w:rsidRPr="00160C4E">
        <w:t xml:space="preserve">It </w:t>
      </w:r>
      <w:r w:rsidR="00160C4E">
        <w:t xml:space="preserve">achieves this by </w:t>
      </w:r>
      <w:r w:rsidR="00160C4E" w:rsidRPr="00160C4E">
        <w:t>assigning each word in each document to a random topic and iteratively refines these assignments based on the probabilities of word occurrences in topics and topics in documents.</w:t>
      </w:r>
    </w:p>
    <w:p w14:paraId="41DB1A66" w14:textId="0BF37726" w:rsidR="00160C4E" w:rsidRPr="00E52479" w:rsidRDefault="00EF26F4" w:rsidP="00E52479">
      <w:r>
        <w:t xml:space="preserve">The strengths of LDA lie in how easy its results are to understand and interpret. </w:t>
      </w:r>
      <w:r w:rsidR="0090193D">
        <w:t>LDA’s efficiency with large datasets along with its flexibility</w:t>
      </w:r>
      <w:r w:rsidR="002B3809">
        <w:t xml:space="preserve">, through the incorporation of hyperparameters make it an excellent choice for the task at hand which is topic modelling. </w:t>
      </w:r>
      <w:r>
        <w:t xml:space="preserve">On the other hand, </w:t>
      </w:r>
      <w:r w:rsidR="002B3809">
        <w:t>LDA is context ignorant</w:t>
      </w:r>
      <w:r w:rsidR="00EE23B1">
        <w:t xml:space="preserve">, meaning it assumes that </w:t>
      </w:r>
      <w:r w:rsidR="00086E4E">
        <w:t>words are independent of one another</w:t>
      </w:r>
      <w:r w:rsidR="00086E4E">
        <w:fldChar w:fldCharType="begin"/>
      </w:r>
      <w:r w:rsidR="00086E4E">
        <w:instrText xml:space="preserve"> ADDIN ZOTERO_ITEM CSL_CITATION {"citationID":"U5whPwNw","properties":{"formattedCitation":"(David M. Blei et al., 2003)","plainCitation":"(David M. Blei et al., 2003)","noteIndex":0},"citationItems":[{"id":83,"uris":["http://zotero.org/users/15331242/items/YEWS8SAT"],"itemData":{"id":83,"type":"article-journal","container-title":"Journal of Machine Learning Research","page":"993-1022","title":"Latent Dirichlet Allocation","volume":"3","author":[{"literal":"David M. Blei"},{"literal":"Andrew Y. Ng"},{"literal":"Andrew Y. Ng"}],"issued":{"date-parts":[["2003"]]}}}],"schema":"https://github.com/citation-style-language/schema/raw/master/csl-citation.json"} </w:instrText>
      </w:r>
      <w:r w:rsidR="00086E4E">
        <w:fldChar w:fldCharType="separate"/>
      </w:r>
      <w:r w:rsidR="00086E4E" w:rsidRPr="00086E4E">
        <w:rPr>
          <w:rFonts w:ascii="Aptos" w:hAnsi="Aptos"/>
        </w:rPr>
        <w:t>(David M. Blei et al., 2003)</w:t>
      </w:r>
      <w:r w:rsidR="00086E4E">
        <w:fldChar w:fldCharType="end"/>
      </w:r>
      <w:r w:rsidR="00086E4E">
        <w:t xml:space="preserve">. Furthermore, LDA’s performance heavily relies on </w:t>
      </w:r>
      <w:r w:rsidR="00AE6009">
        <w:t>the tuning of its</w:t>
      </w:r>
      <w:r w:rsidR="00086E4E">
        <w:t xml:space="preserve"> </w:t>
      </w:r>
      <w:r w:rsidR="00AE6009">
        <w:lastRenderedPageBreak/>
        <w:t>hyper</w:t>
      </w:r>
      <w:r w:rsidR="00086E4E">
        <w:t>parameters</w:t>
      </w:r>
      <w:r w:rsidR="00AE6009">
        <w:t xml:space="preserve">. And lastly, it may struggle with </w:t>
      </w:r>
      <w:r w:rsidR="00325927">
        <w:t xml:space="preserve">short texts. </w:t>
      </w:r>
      <w:proofErr w:type="gramStart"/>
      <w:r w:rsidR="00325927">
        <w:t>Despite of</w:t>
      </w:r>
      <w:proofErr w:type="gramEnd"/>
      <w:r w:rsidR="00325927">
        <w:t xml:space="preserve"> these shortcomings</w:t>
      </w:r>
      <w:r w:rsidR="00D3204C">
        <w:t xml:space="preserve">, </w:t>
      </w:r>
      <w:proofErr w:type="gramStart"/>
      <w:r w:rsidR="00D3204C">
        <w:t>it</w:t>
      </w:r>
      <w:proofErr w:type="gramEnd"/>
      <w:r w:rsidR="00D3204C">
        <w:t xml:space="preserve"> strengths make</w:t>
      </w:r>
      <w:r w:rsidR="00325927">
        <w:t xml:space="preserve"> </w:t>
      </w:r>
      <w:r w:rsidR="00B70F42">
        <w:t xml:space="preserve">LDA </w:t>
      </w:r>
      <w:r w:rsidR="00D3204C">
        <w:t xml:space="preserve">a solid contender for our topic models. </w:t>
      </w:r>
    </w:p>
    <w:p w14:paraId="1A7383FD" w14:textId="111C11E5" w:rsidR="00184D82" w:rsidRDefault="00184D82" w:rsidP="008E123D">
      <w:pPr>
        <w:rPr>
          <w:rFonts w:asciiTheme="majorHAnsi" w:eastAsiaTheme="majorEastAsia" w:hAnsiTheme="majorHAnsi" w:cstheme="majorBidi"/>
          <w:color w:val="0F4761" w:themeColor="accent1" w:themeShade="BF"/>
          <w:sz w:val="32"/>
          <w:szCs w:val="32"/>
        </w:rPr>
      </w:pPr>
      <w:r w:rsidRPr="00184D82">
        <w:rPr>
          <w:rFonts w:asciiTheme="majorHAnsi" w:eastAsiaTheme="majorEastAsia" w:hAnsiTheme="majorHAnsi" w:cstheme="majorBidi"/>
          <w:color w:val="0F4761" w:themeColor="accent1" w:themeShade="BF"/>
          <w:sz w:val="32"/>
          <w:szCs w:val="32"/>
        </w:rPr>
        <w:t>F</w:t>
      </w:r>
      <w:r>
        <w:rPr>
          <w:rFonts w:asciiTheme="majorHAnsi" w:eastAsiaTheme="majorEastAsia" w:hAnsiTheme="majorHAnsi" w:cstheme="majorBidi"/>
          <w:color w:val="0F4761" w:themeColor="accent1" w:themeShade="BF"/>
          <w:sz w:val="32"/>
          <w:szCs w:val="32"/>
        </w:rPr>
        <w:t>uzzy</w:t>
      </w:r>
      <w:r w:rsidRPr="00184D82">
        <w:rPr>
          <w:rFonts w:asciiTheme="majorHAnsi" w:eastAsiaTheme="majorEastAsia" w:hAnsiTheme="majorHAnsi" w:cstheme="majorBidi"/>
          <w:color w:val="0F4761" w:themeColor="accent1" w:themeShade="BF"/>
          <w:sz w:val="32"/>
          <w:szCs w:val="32"/>
        </w:rPr>
        <w:t xml:space="preserve"> Latent Semantic Analysis Weighted (FLSA-W)</w:t>
      </w:r>
    </w:p>
    <w:p w14:paraId="57E34545" w14:textId="7FC63941" w:rsidR="003257CE" w:rsidRDefault="00E5683A" w:rsidP="008E123D">
      <w:r w:rsidRPr="00E5683A">
        <w:t>FLSA uses singular value decomposition to decompose document representations into three matrices UΣVT</w:t>
      </w:r>
      <w:r>
        <w:t xml:space="preserve">. </w:t>
      </w:r>
      <w:r w:rsidR="00E61ED7">
        <w:t xml:space="preserve">It then applies </w:t>
      </w:r>
      <w:r w:rsidR="007B2157">
        <w:t>importance weights</w:t>
      </w:r>
      <w:r>
        <w:t xml:space="preserve"> </w:t>
      </w:r>
      <w:r w:rsidR="00D3674A">
        <w:t xml:space="preserve">(like TF-IDF) </w:t>
      </w:r>
      <w:r w:rsidR="00E61ED7">
        <w:t>to this</w:t>
      </w:r>
      <w:r w:rsidR="00D3674A">
        <w:t xml:space="preserve"> singular value</w:t>
      </w:r>
      <w:r w:rsidR="00E61ED7">
        <w:t xml:space="preserve"> decomposition </w:t>
      </w:r>
      <w:r w:rsidR="00D3674A">
        <w:t>of the term-document matrix</w:t>
      </w:r>
      <w:r w:rsidR="001D1A30">
        <w:fldChar w:fldCharType="begin"/>
      </w:r>
      <w:r w:rsidR="001D1A30">
        <w:instrText xml:space="preserve"> ADDIN ZOTERO_ITEM CSL_CITATION {"citationID":"9KMcQwBL","properties":{"formattedCitation":"(Rijcken et al., n.d.)","plainCitation":"(Rijcken et al., n.d.)","noteIndex":0},"citationItems":[{"id":86,"uris":["http://zotero.org/users/15331242/items/6596VZDX"],"itemData":{"id":86,"type":"article-journal","abstract":"Topic models are popular unsupervised statistical methods that extract hidden topics underlying a collection of documents. Several algorithms based on Fuzzy Latent Semantic Analysis have been proposed recently, which use fuzzy clustering. We argue that using fuzzy algorithms to find topics is more intuitive than non-fuzzy-set-based algorithms. The algorithms have shown promising results over existing (non-fuzzy) algorithms. However, they have not been evaluated systematically on open benchmark datasets. This work compares the three algorithms FLSA, FLSA-W and FLSA-V with other state-of-the-art topic modeling algorithms on four open datasets, using three different evaluation metrics. We find that for each evaluation metric, FLSA-W outperforms all the other algorithms in most settings.","language":"en","source":"Zotero","title":"A Performance Evaluation of Topic Models based on Fuzzy Latent Semantic Analysis","author":[{"family":"Rijcken","given":"Emil"},{"family":"Zervanou","given":"Kalliopi"},{"family":"Mosteiro","given":"Pablo"},{"family":"Spruit","given":"Marco"},{"family":"Scheepers","given":"Floortje"},{"family":"Kaymak","given":"Uzay"}]}}],"schema":"https://github.com/citation-style-language/schema/raw/master/csl-citation.json"} </w:instrText>
      </w:r>
      <w:r w:rsidR="001D1A30">
        <w:fldChar w:fldCharType="separate"/>
      </w:r>
      <w:r w:rsidR="001D1A30" w:rsidRPr="001D1A30">
        <w:rPr>
          <w:rFonts w:ascii="Aptos" w:hAnsi="Aptos"/>
        </w:rPr>
        <w:t>(Rijcken et al., n.d.)</w:t>
      </w:r>
      <w:r w:rsidR="001D1A30">
        <w:fldChar w:fldCharType="end"/>
      </w:r>
      <w:r w:rsidR="00D3674A">
        <w:t xml:space="preserve">. </w:t>
      </w:r>
      <w:r w:rsidR="001D1A30">
        <w:t xml:space="preserve"> This application of importance allows the model to </w:t>
      </w:r>
      <w:r w:rsidR="00956346">
        <w:t>prioritize more significant terms</w:t>
      </w:r>
      <w:r w:rsidR="007F13DD">
        <w:t xml:space="preserve"> that occur less frequently across our corpus</w:t>
      </w:r>
      <w:r w:rsidR="00956346">
        <w:t>,</w:t>
      </w:r>
      <w:r w:rsidR="007F13DD">
        <w:t xml:space="preserve"> but are more informative for our context,</w:t>
      </w:r>
      <w:r w:rsidR="00956346">
        <w:t xml:space="preserve"> which in our case would be the Nvidia related terms</w:t>
      </w:r>
      <w:r w:rsidR="007F13DD">
        <w:t xml:space="preserve">. </w:t>
      </w:r>
      <w:r w:rsidR="00D30F3B">
        <w:t xml:space="preserve">Due to this mechanism </w:t>
      </w:r>
      <w:r w:rsidR="00D30F3B" w:rsidRPr="00D30F3B">
        <w:t xml:space="preserve">FLSA-W can effectively highlight differentiated topics and semantic relationships within Nvidia-related content by </w:t>
      </w:r>
      <w:r w:rsidR="00C1051E" w:rsidRPr="00D30F3B">
        <w:t>weighing</w:t>
      </w:r>
      <w:r w:rsidR="00D30F3B" w:rsidRPr="00D30F3B">
        <w:t xml:space="preserve"> terms according to their importance.</w:t>
      </w:r>
    </w:p>
    <w:p w14:paraId="1C7F297E" w14:textId="0307C606" w:rsidR="008E123D" w:rsidRDefault="004D3610" w:rsidP="008E123D">
      <w:pPr>
        <w:rPr>
          <w:lang w:val="en-GB"/>
        </w:rPr>
      </w:pPr>
      <w:r>
        <w:t xml:space="preserve">One of the traits that </w:t>
      </w:r>
      <w:r w:rsidR="008641D7">
        <w:t>makes</w:t>
      </w:r>
      <w:r>
        <w:t xml:space="preserve"> FLSA-W a prime candidate for topic modelling is that </w:t>
      </w:r>
      <w:proofErr w:type="gramStart"/>
      <w:r>
        <w:t>its</w:t>
      </w:r>
      <w:proofErr w:type="gramEnd"/>
      <w:r>
        <w:t xml:space="preserve"> one of the fastest </w:t>
      </w:r>
      <w:r w:rsidR="002C1822">
        <w:t xml:space="preserve">and efficient </w:t>
      </w:r>
      <w:r>
        <w:t>topic models</w:t>
      </w:r>
      <w:r w:rsidR="00FB07AC">
        <w:t xml:space="preserve">, due to its computational efficient </w:t>
      </w:r>
      <w:r w:rsidR="00C02FBA">
        <w:t xml:space="preserve">manner  of applying </w:t>
      </w:r>
      <w:r w:rsidR="00FB07AC">
        <w:t>matrix operations</w:t>
      </w:r>
      <w:r w:rsidR="00C02FBA">
        <w:t xml:space="preserve">. It is also capable of reducing noise on the most significant </w:t>
      </w:r>
      <w:r w:rsidR="00DC48E3">
        <w:t xml:space="preserve">singular vectors and is excellent at handling </w:t>
      </w:r>
      <w:r w:rsidR="008641D7">
        <w:t xml:space="preserve">synonyms. Unfortunately FLSA-W’s </w:t>
      </w:r>
      <w:r w:rsidR="008641D7" w:rsidRPr="00C1051E">
        <w:rPr>
          <w:lang w:val="en-GB"/>
        </w:rPr>
        <w:t>Dimensionality reduction might lead to the loss of important information</w:t>
      </w:r>
      <w:r w:rsidR="008428CA">
        <w:rPr>
          <w:lang w:val="en-GB"/>
        </w:rPr>
        <w:t xml:space="preserve"> and </w:t>
      </w:r>
      <w:r w:rsidR="007B5DB2">
        <w:rPr>
          <w:lang w:val="en-GB"/>
        </w:rPr>
        <w:t>it’s</w:t>
      </w:r>
      <w:r w:rsidR="008428CA">
        <w:rPr>
          <w:lang w:val="en-GB"/>
        </w:rPr>
        <w:t xml:space="preserve"> more limited in comparison to other models </w:t>
      </w:r>
      <w:r w:rsidR="00545CE3">
        <w:rPr>
          <w:lang w:val="en-GB"/>
        </w:rPr>
        <w:t>when handling larger datasets</w:t>
      </w:r>
      <w:r w:rsidR="008641D7" w:rsidRPr="00C1051E">
        <w:rPr>
          <w:lang w:val="en-GB"/>
        </w:rPr>
        <w:t>.</w:t>
      </w:r>
    </w:p>
    <w:p w14:paraId="7D9BBCFD" w14:textId="77777777" w:rsidR="008E123D" w:rsidRDefault="008E123D" w:rsidP="008E123D">
      <w:pPr>
        <w:rPr>
          <w:lang w:val="en-GB"/>
        </w:rPr>
      </w:pPr>
    </w:p>
    <w:p w14:paraId="66AF9BAE" w14:textId="5603E7C9" w:rsidR="008E123D" w:rsidRDefault="008E123D" w:rsidP="008E123D">
      <w:pPr>
        <w:pStyle w:val="Heading2"/>
        <w:rPr>
          <w:lang w:val="en-GB"/>
        </w:rPr>
      </w:pPr>
      <w:r>
        <w:rPr>
          <w:lang w:val="en-GB"/>
        </w:rPr>
        <w:t>BERTopic</w:t>
      </w:r>
    </w:p>
    <w:p w14:paraId="1D40EB97" w14:textId="1D533C68" w:rsidR="008E123D" w:rsidRDefault="00545CE3" w:rsidP="008E123D">
      <w:pPr>
        <w:rPr>
          <w:lang w:val="en-GB"/>
        </w:rPr>
      </w:pPr>
      <w:r w:rsidRPr="00545CE3">
        <w:rPr>
          <w:lang w:val="en-GB"/>
        </w:rPr>
        <w:t>BERTopic leverages state-of-the-art transformer models to create dense vector representations of texts. It uses these embeddings</w:t>
      </w:r>
      <w:r w:rsidR="00883466">
        <w:rPr>
          <w:lang w:val="en-GB"/>
        </w:rPr>
        <w:t xml:space="preserve">, created from the BERT </w:t>
      </w:r>
      <w:r w:rsidR="00364676">
        <w:rPr>
          <w:lang w:val="en-GB"/>
        </w:rPr>
        <w:t xml:space="preserve">(embedder) </w:t>
      </w:r>
      <w:r w:rsidRPr="00545CE3">
        <w:rPr>
          <w:lang w:val="en-GB"/>
        </w:rPr>
        <w:t>to find clusters of documents, which represent the topics</w:t>
      </w:r>
      <w:r w:rsidR="003E615D">
        <w:rPr>
          <w:lang w:val="en-GB"/>
        </w:rPr>
        <w:fldChar w:fldCharType="begin"/>
      </w:r>
      <w:r w:rsidR="003E615D">
        <w:rPr>
          <w:lang w:val="en-GB"/>
        </w:rPr>
        <w:instrText xml:space="preserve"> ADDIN ZOTERO_ITEM CSL_CITATION {"citationID":"k8zEYuNA","properties":{"formattedCitation":"(Grootendorst, 2022)","plainCitation":"(Grootendorst, 2022)","noteIndex":0},"citationItems":[{"id":89,"uris":["http://zotero.org/users/15331242/items/9E6AVEEP"],"itemData":{"id":89,"type":"article","abstract":"Topic models can be useful tools to discover latent topics in collections of documents. Recent studies have shown the feasibility of approach topic modeling as a clustering task. We present BERTopic, a topic model that extends this process by extracting coherent topic representation through the development of a class-based variation of TF-IDF. More specifically, BERTopic generates document embedding with pre-trained transformer-based language models, clusters these embeddings, and finally, generates topic representations with the class-based TF-IDF procedure. BERTopic generates coherent topics and remains competitive across a variety of benchmarks involving classical models and those that follow the more recent clustering approach of topic modeling.","note":"arXiv:2203.05794","number":"arXiv:2203.05794","publisher":"arXiv","source":"arXiv.org","title":"BERTopic: Neural topic modeling with a class-based TF-IDF procedure","title-short":"BERTopic","URL":"http://arxiv.org/abs/2203.05794","author":[{"family":"Grootendorst","given":"Maarten"}],"accessed":{"date-parts":[["2024",11,5]]},"issued":{"date-parts":[["2022",3,11]]}}}],"schema":"https://github.com/citation-style-language/schema/raw/master/csl-citation.json"} </w:instrText>
      </w:r>
      <w:r w:rsidR="003E615D">
        <w:rPr>
          <w:lang w:val="en-GB"/>
        </w:rPr>
        <w:fldChar w:fldCharType="separate"/>
      </w:r>
      <w:r w:rsidR="003E615D" w:rsidRPr="003E615D">
        <w:rPr>
          <w:rFonts w:ascii="Aptos" w:hAnsi="Aptos"/>
        </w:rPr>
        <w:t>(Grootendorst, 2022)</w:t>
      </w:r>
      <w:r w:rsidR="003E615D">
        <w:rPr>
          <w:lang w:val="en-GB"/>
        </w:rPr>
        <w:fldChar w:fldCharType="end"/>
      </w:r>
      <w:r w:rsidRPr="00545CE3">
        <w:rPr>
          <w:lang w:val="en-GB"/>
        </w:rPr>
        <w:t>.</w:t>
      </w:r>
      <w:r>
        <w:rPr>
          <w:lang w:val="en-GB"/>
        </w:rPr>
        <w:t xml:space="preserve"> </w:t>
      </w:r>
      <w:r w:rsidRPr="00545CE3">
        <w:rPr>
          <w:lang w:val="en-GB"/>
        </w:rPr>
        <w:t>Unlike LDA, BERTopic considers the context and semantics of words in texts due to the transformer architecture, leading to more contextually relevant topics.</w:t>
      </w:r>
      <w:r w:rsidR="00BC21AD">
        <w:rPr>
          <w:lang w:val="en-GB"/>
        </w:rPr>
        <w:t xml:space="preserve"> It is context aware</w:t>
      </w:r>
      <w:r w:rsidR="00455A1B">
        <w:rPr>
          <w:lang w:val="en-GB"/>
        </w:rPr>
        <w:t xml:space="preserve">, can adjust the number of topics </w:t>
      </w:r>
      <w:r w:rsidR="00C46D44">
        <w:rPr>
          <w:lang w:val="en-GB"/>
        </w:rPr>
        <w:t>dynamically and performs well even on short documents</w:t>
      </w:r>
      <w:r w:rsidR="003E615D">
        <w:rPr>
          <w:lang w:val="en-GB"/>
        </w:rPr>
        <w:fldChar w:fldCharType="begin"/>
      </w:r>
      <w:r w:rsidR="003E615D">
        <w:rPr>
          <w:lang w:val="en-GB"/>
        </w:rPr>
        <w:instrText xml:space="preserve"> ADDIN ZOTERO_ITEM CSL_CITATION {"citationID":"Trjp8U5b","properties":{"formattedCitation":"(Egger &amp; Yu, 2022)","plainCitation":"(Egger &amp; Yu, 2022)","noteIndex":0},"citationItems":[{"id":87,"uris":["http://zotero.org/users/15331242/items/ZYWDQRPM"],"itemData":{"id":87,"type":"article-journal","abstract":"&lt;p&gt;The richness of social media data has opened a new avenue for social science research to gain insights into human behaviors and experiences. In particular, emerging data-driven approaches relying on topic models provide entirely new perspectives on interpreting social phenomena. However, the short, text-heavy, and unstructured nature of social media content often leads to methodological challenges in both data collection and analysis. In order to bridge the developing field of computational science and empirical social research, this study aims to evaluate the performance of four topic modeling techniques; namely latent Dirichlet allocation (LDA), non-negative matrix factorization (NMF), Top2Vec, and BERTopic. In view of the interplay between human relations and digital media, this research takes Twitter posts as the reference point and assesses the performance of different algorithms concerning their strengths and weaknesses in a social science context. Based on certain details during the analytical procedures and on quality issues, this research sheds light on the efficacy of using BERTopic and NMF to analyze Twitter data.&lt;/p&gt;","container-title":"Frontiers in Sociology","DOI":"10.3389/fsoc.2022.886498","ISSN":"2297-7775","journalAbbreviation":"Front. Sociol.","language":"English","note":"publisher: Frontiers","source":"Frontiers","title":"A Topic Modeling Comparison Between LDA, NMF, Top2Vec, and BERTopic to Demystify Twitter Posts","URL":"https://www.frontiersin.org/journals/sociology/articles/10.3389/fsoc.2022.886498/full","volume":"7","author":[{"family":"Egger","given":"Roman"},{"family":"Yu","given":"Joanne"}],"accessed":{"date-parts":[["2024",11,5]]},"issued":{"date-parts":[["2022",5,6]]}}}],"schema":"https://github.com/citation-style-language/schema/raw/master/csl-citation.json"} </w:instrText>
      </w:r>
      <w:r w:rsidR="003E615D">
        <w:rPr>
          <w:lang w:val="en-GB"/>
        </w:rPr>
        <w:fldChar w:fldCharType="separate"/>
      </w:r>
      <w:r w:rsidR="003E615D" w:rsidRPr="003E615D">
        <w:rPr>
          <w:rFonts w:ascii="Aptos" w:hAnsi="Aptos"/>
        </w:rPr>
        <w:t>(Egger &amp; Yu, 2022)</w:t>
      </w:r>
      <w:r w:rsidR="003E615D">
        <w:rPr>
          <w:lang w:val="en-GB"/>
        </w:rPr>
        <w:fldChar w:fldCharType="end"/>
      </w:r>
      <w:r w:rsidR="00C46D44">
        <w:rPr>
          <w:lang w:val="en-GB"/>
        </w:rPr>
        <w:t xml:space="preserve">. However, this prestige comes at the price of </w:t>
      </w:r>
      <w:r w:rsidR="00506E98">
        <w:rPr>
          <w:lang w:val="en-GB"/>
        </w:rPr>
        <w:t>it being the most computational intense algorithms we’ve tested</w:t>
      </w:r>
      <w:r w:rsidR="00C17541">
        <w:rPr>
          <w:lang w:val="en-GB"/>
        </w:rPr>
        <w:t>. It also sacrifices interpretability for performance, due to its black-box nature</w:t>
      </w:r>
      <w:r w:rsidR="007B5DB2">
        <w:rPr>
          <w:lang w:val="en-GB"/>
        </w:rPr>
        <w:t xml:space="preserve">. Lastly </w:t>
      </w:r>
      <w:r w:rsidR="00364676">
        <w:rPr>
          <w:lang w:val="en-GB"/>
        </w:rPr>
        <w:t>this model relies heavily on the</w:t>
      </w:r>
      <w:r w:rsidR="000875E8">
        <w:rPr>
          <w:lang w:val="en-GB"/>
        </w:rPr>
        <w:t xml:space="preserve"> quality of the</w:t>
      </w:r>
      <w:r w:rsidR="00364676">
        <w:rPr>
          <w:lang w:val="en-GB"/>
        </w:rPr>
        <w:t xml:space="preserve"> pre</w:t>
      </w:r>
      <w:r w:rsidR="000875E8">
        <w:rPr>
          <w:lang w:val="en-GB"/>
        </w:rPr>
        <w:t>-</w:t>
      </w:r>
      <w:r w:rsidR="00364676">
        <w:rPr>
          <w:lang w:val="en-GB"/>
        </w:rPr>
        <w:t>trained BERT embeddings</w:t>
      </w:r>
      <w:r w:rsidR="003E615D">
        <w:rPr>
          <w:lang w:val="en-GB"/>
        </w:rPr>
        <w:fldChar w:fldCharType="begin"/>
      </w:r>
      <w:r w:rsidR="003E615D">
        <w:rPr>
          <w:lang w:val="en-GB"/>
        </w:rPr>
        <w:instrText xml:space="preserve"> ADDIN ZOTERO_ITEM CSL_CITATION {"citationID":"HtOwsD2M","properties":{"formattedCitation":"(Egger &amp; Yu, 2022)","plainCitation":"(Egger &amp; Yu, 2022)","noteIndex":0},"citationItems":[{"id":87,"uris":["http://zotero.org/users/15331242/items/ZYWDQRPM"],"itemData":{"id":87,"type":"article-journal","abstract":"&lt;p&gt;The richness of social media data has opened a new avenue for social science research to gain insights into human behaviors and experiences. In particular, emerging data-driven approaches relying on topic models provide entirely new perspectives on interpreting social phenomena. However, the short, text-heavy, and unstructured nature of social media content often leads to methodological challenges in both data collection and analysis. In order to bridge the developing field of computational science and empirical social research, this study aims to evaluate the performance of four topic modeling techniques; namely latent Dirichlet allocation (LDA), non-negative matrix factorization (NMF), Top2Vec, and BERTopic. In view of the interplay between human relations and digital media, this research takes Twitter posts as the reference point and assesses the performance of different algorithms concerning their strengths and weaknesses in a social science context. Based on certain details during the analytical procedures and on quality issues, this research sheds light on the efficacy of using BERTopic and NMF to analyze Twitter data.&lt;/p&gt;","container-title":"Frontiers in Sociology","DOI":"10.3389/fsoc.2022.886498","ISSN":"2297-7775","journalAbbreviation":"Front. Sociol.","language":"English","note":"publisher: Frontiers","source":"Frontiers","title":"A Topic Modeling Comparison Between LDA, NMF, Top2Vec, and BERTopic to Demystify Twitter Posts","URL":"https://www.frontiersin.org/journals/sociology/articles/10.3389/fsoc.2022.886498/full","volume":"7","author":[{"family":"Egger","given":"Roman"},{"family":"Yu","given":"Joanne"}],"accessed":{"date-parts":[["2024",11,5]]},"issued":{"date-parts":[["2022",5,6]]}}}],"schema":"https://github.com/citation-style-language/schema/raw/master/csl-citation.json"} </w:instrText>
      </w:r>
      <w:r w:rsidR="003E615D">
        <w:rPr>
          <w:lang w:val="en-GB"/>
        </w:rPr>
        <w:fldChar w:fldCharType="separate"/>
      </w:r>
      <w:r w:rsidR="003E615D">
        <w:rPr>
          <w:lang w:val="en-GB"/>
        </w:rPr>
        <w:fldChar w:fldCharType="end"/>
      </w:r>
      <w:r w:rsidR="00364676">
        <w:rPr>
          <w:lang w:val="en-GB"/>
        </w:rPr>
        <w:t xml:space="preserve">. </w:t>
      </w:r>
    </w:p>
    <w:p w14:paraId="7090CD88" w14:textId="0B6C7618" w:rsidR="008E123D" w:rsidRDefault="00184265" w:rsidP="00184265">
      <w:pPr>
        <w:pStyle w:val="Heading1"/>
        <w:rPr>
          <w:lang w:val="en-GB"/>
        </w:rPr>
      </w:pPr>
      <w:r>
        <w:rPr>
          <w:lang w:val="en-GB"/>
        </w:rPr>
        <w:t>Analysis</w:t>
      </w:r>
      <w:r w:rsidR="006006FF">
        <w:rPr>
          <w:lang w:val="en-GB"/>
        </w:rPr>
        <w:t xml:space="preserve"> and Approach</w:t>
      </w:r>
      <w:r>
        <w:rPr>
          <w:lang w:val="en-GB"/>
        </w:rPr>
        <w:t xml:space="preserve"> </w:t>
      </w:r>
    </w:p>
    <w:p w14:paraId="68CD2920" w14:textId="7ED35F08" w:rsidR="001F713B" w:rsidRDefault="00595A98" w:rsidP="001F713B">
      <w:pPr>
        <w:rPr>
          <w:lang w:val="en-GB"/>
        </w:rPr>
      </w:pPr>
      <w:r>
        <w:rPr>
          <w:lang w:val="en-GB"/>
        </w:rPr>
        <w:t>In this section, we will discuss the training of the selected models.</w:t>
      </w:r>
      <w:r w:rsidR="000D365B">
        <w:rPr>
          <w:lang w:val="en-GB"/>
        </w:rPr>
        <w:t xml:space="preserve"> Our approach consists iteratively training our topic models </w:t>
      </w:r>
      <w:r w:rsidR="003928B0">
        <w:rPr>
          <w:lang w:val="en-GB"/>
        </w:rPr>
        <w:t xml:space="preserve">and slightly adapting the environment in which they are trained for every iteration. Not only does this improve our models over </w:t>
      </w:r>
      <w:r w:rsidR="00675B7C">
        <w:rPr>
          <w:lang w:val="en-GB"/>
        </w:rPr>
        <w:t>time but</w:t>
      </w:r>
      <w:r w:rsidR="003928B0">
        <w:rPr>
          <w:lang w:val="en-GB"/>
        </w:rPr>
        <w:t xml:space="preserve"> </w:t>
      </w:r>
      <w:r w:rsidR="00675B7C">
        <w:rPr>
          <w:lang w:val="en-GB"/>
        </w:rPr>
        <w:t>also gives us insights into how different modifications to our input data affects the model’s performance.</w:t>
      </w:r>
      <w:r>
        <w:rPr>
          <w:lang w:val="en-GB"/>
        </w:rPr>
        <w:t xml:space="preserve"> </w:t>
      </w:r>
      <w:r w:rsidR="004D7F63">
        <w:rPr>
          <w:lang w:val="en-GB"/>
        </w:rPr>
        <w:t xml:space="preserve">The decisions that were made, and </w:t>
      </w:r>
      <w:r w:rsidR="00C35CD8">
        <w:rPr>
          <w:lang w:val="en-GB"/>
        </w:rPr>
        <w:t>the setup and changes that were applie</w:t>
      </w:r>
      <w:r w:rsidR="00675B7C">
        <w:rPr>
          <w:lang w:val="en-GB"/>
        </w:rPr>
        <w:t>d</w:t>
      </w:r>
      <w:r w:rsidR="00C35CD8">
        <w:rPr>
          <w:lang w:val="en-GB"/>
        </w:rPr>
        <w:t xml:space="preserve"> to each iteration</w:t>
      </w:r>
      <w:r w:rsidR="00675B7C">
        <w:rPr>
          <w:lang w:val="en-GB"/>
        </w:rPr>
        <w:t xml:space="preserve"> will </w:t>
      </w:r>
      <w:r w:rsidR="00EE172B">
        <w:rPr>
          <w:lang w:val="en-GB"/>
        </w:rPr>
        <w:t xml:space="preserve">also </w:t>
      </w:r>
      <w:r w:rsidR="00675B7C">
        <w:rPr>
          <w:lang w:val="en-GB"/>
        </w:rPr>
        <w:t>be presented</w:t>
      </w:r>
      <w:r w:rsidR="00EE172B">
        <w:rPr>
          <w:lang w:val="en-GB"/>
        </w:rPr>
        <w:t xml:space="preserve"> in this section</w:t>
      </w:r>
      <w:r w:rsidR="00C35CD8">
        <w:rPr>
          <w:lang w:val="en-GB"/>
        </w:rPr>
        <w:t xml:space="preserve">. </w:t>
      </w:r>
      <w:r w:rsidR="00B66379">
        <w:rPr>
          <w:lang w:val="en-GB"/>
        </w:rPr>
        <w:t>We chose to apply 3 iterations</w:t>
      </w:r>
      <w:r w:rsidR="00E453FA">
        <w:rPr>
          <w:lang w:val="en-GB"/>
        </w:rPr>
        <w:t xml:space="preserve"> (excluding an iteration 0 where only some basic processing had been applied),</w:t>
      </w:r>
      <w:r w:rsidR="00B66379">
        <w:rPr>
          <w:lang w:val="en-GB"/>
        </w:rPr>
        <w:t xml:space="preserve"> </w:t>
      </w:r>
      <w:r w:rsidR="00E453FA">
        <w:rPr>
          <w:lang w:val="en-GB"/>
        </w:rPr>
        <w:t xml:space="preserve">since this allowed us to easily compare 3 versions of 3 models to one another. </w:t>
      </w:r>
      <w:r w:rsidR="00CF60BE">
        <w:rPr>
          <w:lang w:val="en-GB"/>
        </w:rPr>
        <w:t>To</w:t>
      </w:r>
      <w:r w:rsidR="00E453FA">
        <w:rPr>
          <w:lang w:val="en-GB"/>
        </w:rPr>
        <w:t xml:space="preserve"> further</w:t>
      </w:r>
      <w:r w:rsidR="00CF60BE">
        <w:rPr>
          <w:lang w:val="en-GB"/>
        </w:rPr>
        <w:t xml:space="preserve"> improve </w:t>
      </w:r>
      <w:r w:rsidR="00EE74CB">
        <w:rPr>
          <w:lang w:val="en-GB"/>
        </w:rPr>
        <w:t>the comparing of these algorithms</w:t>
      </w:r>
      <w:r w:rsidR="00CF60BE">
        <w:rPr>
          <w:lang w:val="en-GB"/>
        </w:rPr>
        <w:t xml:space="preserve"> the same iteration steps were applied to each </w:t>
      </w:r>
      <w:r w:rsidR="00931B2C">
        <w:rPr>
          <w:lang w:val="en-GB"/>
        </w:rPr>
        <w:t>model’s iteration.</w:t>
      </w:r>
      <w:r w:rsidR="00EE74CB">
        <w:rPr>
          <w:lang w:val="en-GB"/>
        </w:rPr>
        <w:t xml:space="preserve"> More information on the iterations and their environment below. </w:t>
      </w:r>
    </w:p>
    <w:p w14:paraId="1D8726E6" w14:textId="77777777" w:rsidR="00AA1FD9" w:rsidRDefault="00AA1FD9" w:rsidP="001F713B">
      <w:pPr>
        <w:rPr>
          <w:lang w:val="en-GB"/>
        </w:rPr>
      </w:pPr>
    </w:p>
    <w:p w14:paraId="4DE560BF" w14:textId="05AB8079" w:rsidR="00AA1FD9" w:rsidRDefault="00AA1FD9" w:rsidP="00EE172B">
      <w:pPr>
        <w:pStyle w:val="Heading2"/>
        <w:rPr>
          <w:lang w:val="en-GB"/>
        </w:rPr>
      </w:pPr>
      <w:r>
        <w:rPr>
          <w:lang w:val="en-GB"/>
        </w:rPr>
        <w:lastRenderedPageBreak/>
        <w:t>Iteration</w:t>
      </w:r>
      <w:r w:rsidR="00EE172B">
        <w:rPr>
          <w:lang w:val="en-GB"/>
        </w:rPr>
        <w:t xml:space="preserve"> 0</w:t>
      </w:r>
    </w:p>
    <w:p w14:paraId="5C3747EE" w14:textId="5EC9E2F1" w:rsidR="00EE172B" w:rsidRDefault="00B73C45" w:rsidP="00EE172B">
      <w:pPr>
        <w:rPr>
          <w:lang w:val="en-GB"/>
        </w:rPr>
      </w:pPr>
      <w:r>
        <w:rPr>
          <w:lang w:val="en-GB"/>
        </w:rPr>
        <w:t xml:space="preserve">This iteration was named ‘iteration 0’, due to us applying </w:t>
      </w:r>
      <w:r w:rsidR="00AB4BAD">
        <w:rPr>
          <w:lang w:val="en-GB"/>
        </w:rPr>
        <w:t xml:space="preserve">some basic </w:t>
      </w:r>
      <w:r>
        <w:rPr>
          <w:lang w:val="en-GB"/>
        </w:rPr>
        <w:t xml:space="preserve">preprocessing to the data. </w:t>
      </w:r>
      <w:r w:rsidR="00AB4BAD">
        <w:rPr>
          <w:lang w:val="en-GB"/>
        </w:rPr>
        <w:t xml:space="preserve">After filtering the </w:t>
      </w:r>
      <w:r w:rsidR="00697602">
        <w:rPr>
          <w:lang w:val="en-GB"/>
        </w:rPr>
        <w:t>out all of the Nvidia related articles, the hyperlinks were removed</w:t>
      </w:r>
      <w:r w:rsidR="00624436">
        <w:rPr>
          <w:lang w:val="en-GB"/>
        </w:rPr>
        <w:t xml:space="preserve"> along with the numbers</w:t>
      </w:r>
      <w:r w:rsidR="00D70B2F">
        <w:rPr>
          <w:lang w:val="en-GB"/>
        </w:rPr>
        <w:t xml:space="preserve"> and</w:t>
      </w:r>
      <w:r w:rsidR="00934BA9">
        <w:rPr>
          <w:lang w:val="en-GB"/>
        </w:rPr>
        <w:t xml:space="preserve"> non-alpha words</w:t>
      </w:r>
      <w:r w:rsidR="00624436">
        <w:rPr>
          <w:lang w:val="en-GB"/>
        </w:rPr>
        <w:t xml:space="preserve">. </w:t>
      </w:r>
      <w:r w:rsidR="00D70B2F">
        <w:rPr>
          <w:lang w:val="en-GB"/>
        </w:rPr>
        <w:t xml:space="preserve">Lastly, all of the document text were </w:t>
      </w:r>
      <w:r w:rsidR="00183A51">
        <w:rPr>
          <w:lang w:val="en-GB"/>
        </w:rPr>
        <w:t xml:space="preserve">represented in lowercase. Subsequently, after applying these preprocessing steps we trained the models with their default values. </w:t>
      </w:r>
    </w:p>
    <w:p w14:paraId="6033225B" w14:textId="77777777" w:rsidR="00EE172B" w:rsidRDefault="00EE172B" w:rsidP="00EE172B">
      <w:pPr>
        <w:rPr>
          <w:lang w:val="en-GB"/>
        </w:rPr>
      </w:pPr>
    </w:p>
    <w:p w14:paraId="2334A584" w14:textId="1659F6A5" w:rsidR="00EE172B" w:rsidRDefault="00EE172B" w:rsidP="00EE172B">
      <w:pPr>
        <w:pStyle w:val="Heading2"/>
        <w:rPr>
          <w:lang w:val="en-GB"/>
        </w:rPr>
      </w:pPr>
      <w:r>
        <w:rPr>
          <w:lang w:val="en-GB"/>
        </w:rPr>
        <w:t>Iteration 1</w:t>
      </w:r>
    </w:p>
    <w:p w14:paraId="4E45CDFE" w14:textId="3960BEE2" w:rsidR="00EE172B" w:rsidRDefault="00F2690B" w:rsidP="00EE172B">
      <w:pPr>
        <w:rPr>
          <w:lang w:val="en-GB"/>
        </w:rPr>
      </w:pPr>
      <w:r>
        <w:rPr>
          <w:lang w:val="en-GB"/>
        </w:rPr>
        <w:t xml:space="preserve">For the First iterations we removed </w:t>
      </w:r>
      <w:r w:rsidR="00FF2980">
        <w:rPr>
          <w:lang w:val="en-GB"/>
        </w:rPr>
        <w:t xml:space="preserve">stop words (e.g. </w:t>
      </w:r>
      <w:r w:rsidR="00FF2980" w:rsidRPr="00FF2980">
        <w:t> a, the, and , or , of </w:t>
      </w:r>
      <w:r w:rsidR="00FF2980">
        <w:rPr>
          <w:lang w:val="en-GB"/>
        </w:rPr>
        <w:t>)</w:t>
      </w:r>
      <w:r>
        <w:rPr>
          <w:lang w:val="en-GB"/>
        </w:rPr>
        <w:t xml:space="preserve"> </w:t>
      </w:r>
      <w:r w:rsidR="00FF2980">
        <w:rPr>
          <w:lang w:val="en-GB"/>
        </w:rPr>
        <w:t xml:space="preserve">from the Nvidia related articles. </w:t>
      </w:r>
      <w:r w:rsidR="00AB433F">
        <w:rPr>
          <w:lang w:val="en-GB"/>
        </w:rPr>
        <w:t xml:space="preserve">Using the results gained from iteration 0 we </w:t>
      </w:r>
      <w:r w:rsidR="00EC2088">
        <w:rPr>
          <w:lang w:val="en-GB"/>
        </w:rPr>
        <w:t xml:space="preserve">started </w:t>
      </w:r>
      <w:r w:rsidR="00955EBD">
        <w:rPr>
          <w:lang w:val="en-GB"/>
        </w:rPr>
        <w:t>adjusting</w:t>
      </w:r>
      <w:r w:rsidR="00EC2088">
        <w:rPr>
          <w:lang w:val="en-GB"/>
        </w:rPr>
        <w:t xml:space="preserve"> the number of topics </w:t>
      </w:r>
      <w:r w:rsidR="00955EBD">
        <w:rPr>
          <w:lang w:val="en-GB"/>
        </w:rPr>
        <w:t xml:space="preserve">and words to incorporate. </w:t>
      </w:r>
      <w:r w:rsidR="009C69EC">
        <w:rPr>
          <w:lang w:val="en-GB"/>
        </w:rPr>
        <w:t xml:space="preserve">By means of </w:t>
      </w:r>
      <w:r w:rsidR="00EC2088">
        <w:rPr>
          <w:lang w:val="en-GB"/>
        </w:rPr>
        <w:t>using elbow plots</w:t>
      </w:r>
      <w:r w:rsidR="00624CE1">
        <w:rPr>
          <w:lang w:val="en-GB"/>
        </w:rPr>
        <w:t xml:space="preserve">, </w:t>
      </w:r>
      <w:r w:rsidR="00624CE1">
        <w:rPr>
          <w:lang w:val="en-GB"/>
        </w:rPr>
        <w:t>we were able</w:t>
      </w:r>
      <w:r w:rsidR="00EC2088">
        <w:rPr>
          <w:lang w:val="en-GB"/>
        </w:rPr>
        <w:t xml:space="preserve"> to identify the optimal number of topics based on coherence, diversity and interpretability scores (more on this later). </w:t>
      </w:r>
    </w:p>
    <w:p w14:paraId="79CF7416" w14:textId="01E5C617" w:rsidR="00EE172B" w:rsidRDefault="00EE172B" w:rsidP="00EE172B">
      <w:pPr>
        <w:pStyle w:val="Heading2"/>
        <w:rPr>
          <w:lang w:val="en-GB"/>
        </w:rPr>
      </w:pPr>
      <w:r>
        <w:rPr>
          <w:lang w:val="en-GB"/>
        </w:rPr>
        <w:t>Iteration 2</w:t>
      </w:r>
    </w:p>
    <w:p w14:paraId="19B36862" w14:textId="36D8F0F6" w:rsidR="00EE172B" w:rsidRDefault="009D0C17" w:rsidP="00EE172B">
      <w:pPr>
        <w:rPr>
          <w:lang w:val="en-GB"/>
        </w:rPr>
      </w:pPr>
      <w:r>
        <w:rPr>
          <w:lang w:val="en-GB"/>
        </w:rPr>
        <w:t xml:space="preserve">In the second iteration the titles of the documents were added to </w:t>
      </w:r>
      <w:r w:rsidR="00B95345">
        <w:rPr>
          <w:lang w:val="en-GB"/>
        </w:rPr>
        <w:t xml:space="preserve">their respective document text. We believed this would provide some more context for the topic models. </w:t>
      </w:r>
      <w:r w:rsidR="006A328F">
        <w:rPr>
          <w:lang w:val="en-GB"/>
        </w:rPr>
        <w:t xml:space="preserve">Apart from that for the preprocessing step lemmatization was performed, reducing the present words down to their base form. </w:t>
      </w:r>
    </w:p>
    <w:p w14:paraId="408CD697" w14:textId="77777777" w:rsidR="00EE172B" w:rsidRDefault="00EE172B" w:rsidP="00EE172B">
      <w:pPr>
        <w:rPr>
          <w:lang w:val="en-GB"/>
        </w:rPr>
      </w:pPr>
    </w:p>
    <w:p w14:paraId="0D571ABD" w14:textId="77777777" w:rsidR="00EE172B" w:rsidRDefault="00EE172B" w:rsidP="00EE172B">
      <w:pPr>
        <w:rPr>
          <w:lang w:val="en-GB"/>
        </w:rPr>
      </w:pPr>
    </w:p>
    <w:p w14:paraId="3B61C02F" w14:textId="58AEFFD6" w:rsidR="00EE172B" w:rsidRDefault="00EE172B" w:rsidP="00EE172B">
      <w:pPr>
        <w:pStyle w:val="Heading2"/>
        <w:rPr>
          <w:lang w:val="en-GB"/>
        </w:rPr>
      </w:pPr>
      <w:r>
        <w:rPr>
          <w:lang w:val="en-GB"/>
        </w:rPr>
        <w:t>Iteration 3</w:t>
      </w:r>
    </w:p>
    <w:p w14:paraId="1406F79C" w14:textId="07AE1B58" w:rsidR="00C428B5" w:rsidRPr="00C428B5" w:rsidRDefault="00C428B5" w:rsidP="00C428B5">
      <w:pPr>
        <w:rPr>
          <w:lang w:val="en-GB"/>
        </w:rPr>
      </w:pPr>
      <w:r>
        <w:rPr>
          <w:lang w:val="en-GB"/>
        </w:rPr>
        <w:t xml:space="preserve">Lastly for the </w:t>
      </w:r>
      <w:r w:rsidR="00F349C4">
        <w:rPr>
          <w:lang w:val="en-GB"/>
        </w:rPr>
        <w:t xml:space="preserve">third iteration, the parameters for the models </w:t>
      </w:r>
      <w:r w:rsidR="00853828">
        <w:rPr>
          <w:lang w:val="en-GB"/>
        </w:rPr>
        <w:t>(where possible)</w:t>
      </w:r>
      <w:r w:rsidR="004B2974">
        <w:rPr>
          <w:lang w:val="en-GB"/>
        </w:rPr>
        <w:t xml:space="preserve"> were hypertuned. This was achieved by applying a grid search on their </w:t>
      </w:r>
      <w:r w:rsidR="00416498">
        <w:rPr>
          <w:lang w:val="en-GB"/>
        </w:rPr>
        <w:t xml:space="preserve">parameters. </w:t>
      </w:r>
    </w:p>
    <w:p w14:paraId="18C9FB7E" w14:textId="77777777" w:rsidR="00DB1D6B" w:rsidRDefault="00DB1D6B" w:rsidP="00DB1D6B">
      <w:pPr>
        <w:rPr>
          <w:lang w:val="en-GB"/>
        </w:rPr>
      </w:pPr>
    </w:p>
    <w:p w14:paraId="7EF1A429" w14:textId="26BFAE6A" w:rsidR="00DB1D6B" w:rsidRDefault="00BC50B0" w:rsidP="00BC50B0">
      <w:pPr>
        <w:pStyle w:val="Heading1"/>
        <w:rPr>
          <w:lang w:val="en-GB"/>
        </w:rPr>
      </w:pPr>
      <w:r>
        <w:rPr>
          <w:lang w:val="en-GB"/>
        </w:rPr>
        <w:t>Evaluation and Results</w:t>
      </w:r>
    </w:p>
    <w:p w14:paraId="292ED490" w14:textId="7124FE09" w:rsidR="00CB6FAD" w:rsidRPr="0044499B" w:rsidRDefault="00BC50B0" w:rsidP="0044499B">
      <w:pPr>
        <w:rPr>
          <w:lang w:val="en-GB"/>
        </w:rPr>
      </w:pPr>
      <w:r>
        <w:rPr>
          <w:lang w:val="en-GB"/>
        </w:rPr>
        <w:t>In this section we will assess the performance of the models after each iteration.</w:t>
      </w:r>
      <w:r w:rsidR="006E6BE6">
        <w:rPr>
          <w:lang w:val="en-GB"/>
        </w:rPr>
        <w:t xml:space="preserve"> </w:t>
      </w:r>
      <w:r w:rsidR="00497AAB">
        <w:rPr>
          <w:lang w:val="en-GB"/>
        </w:rPr>
        <w:t xml:space="preserve">Each model was assessed qualitatively and quantitatively. For the </w:t>
      </w:r>
      <w:r w:rsidR="00307C4C">
        <w:rPr>
          <w:lang w:val="en-GB"/>
        </w:rPr>
        <w:t>quantitative</w:t>
      </w:r>
      <w:r w:rsidR="001454C8">
        <w:rPr>
          <w:lang w:val="en-GB"/>
        </w:rPr>
        <w:t xml:space="preserve"> assessment we chose to 3 metrics to compare the models. </w:t>
      </w:r>
      <w:r w:rsidR="0098012D">
        <w:rPr>
          <w:lang w:val="en-GB"/>
        </w:rPr>
        <w:t>We use the</w:t>
      </w:r>
      <w:r w:rsidR="001454C8">
        <w:rPr>
          <w:lang w:val="en-GB"/>
        </w:rPr>
        <w:t xml:space="preserve"> coherence</w:t>
      </w:r>
      <w:r w:rsidR="00EA6861">
        <w:rPr>
          <w:lang w:val="en-GB"/>
        </w:rPr>
        <w:t>, diversity and interpretability</w:t>
      </w:r>
      <w:r w:rsidR="00036C66">
        <w:rPr>
          <w:lang w:val="en-GB"/>
        </w:rPr>
        <w:t xml:space="preserve"> score </w:t>
      </w:r>
      <w:r w:rsidR="00FC7AAF">
        <w:rPr>
          <w:lang w:val="en-GB"/>
        </w:rPr>
        <w:t>calculated</w:t>
      </w:r>
      <w:r w:rsidR="00036C66">
        <w:rPr>
          <w:lang w:val="en-GB"/>
        </w:rPr>
        <w:t xml:space="preserve"> by</w:t>
      </w:r>
      <w:r w:rsidR="00EA6861">
        <w:rPr>
          <w:lang w:val="en-GB"/>
        </w:rPr>
        <w:t xml:space="preserve"> </w:t>
      </w:r>
      <w:r w:rsidR="00307C4C">
        <w:rPr>
          <w:lang w:val="en-GB"/>
        </w:rPr>
        <w:t>utilizing</w:t>
      </w:r>
      <w:r w:rsidR="00036C66">
        <w:rPr>
          <w:lang w:val="en-GB"/>
        </w:rPr>
        <w:t xml:space="preserve"> </w:t>
      </w:r>
      <w:r w:rsidR="00B7440F">
        <w:rPr>
          <w:lang w:val="en-GB"/>
        </w:rPr>
        <w:t>FLSA-W</w:t>
      </w:r>
      <w:r w:rsidR="00EA6861">
        <w:rPr>
          <w:lang w:val="en-GB"/>
        </w:rPr>
        <w:t>’s (python package</w:t>
      </w:r>
      <w:r w:rsidR="00B7440F">
        <w:rPr>
          <w:lang w:val="en-GB"/>
        </w:rPr>
        <w:t xml:space="preserve"> called flsaw</w:t>
      </w:r>
      <w:r w:rsidR="00EA6861">
        <w:rPr>
          <w:lang w:val="en-GB"/>
        </w:rPr>
        <w:t>)</w:t>
      </w:r>
      <w:r w:rsidR="00FC7AAF">
        <w:rPr>
          <w:lang w:val="en-GB"/>
        </w:rPr>
        <w:t xml:space="preserve"> built-in function</w:t>
      </w:r>
      <w:r w:rsidR="00B7440F">
        <w:rPr>
          <w:lang w:val="en-GB"/>
        </w:rPr>
        <w:t>s</w:t>
      </w:r>
      <w:r w:rsidR="00EA6861">
        <w:rPr>
          <w:lang w:val="en-GB"/>
        </w:rPr>
        <w:t xml:space="preserve">. </w:t>
      </w:r>
      <w:r w:rsidR="00EA6861" w:rsidRPr="00EA6861">
        <w:rPr>
          <w:lang w:val="en-GB"/>
        </w:rPr>
        <w:t xml:space="preserve">The </w:t>
      </w:r>
      <w:r w:rsidR="0044499B" w:rsidRPr="0044499B">
        <w:rPr>
          <w:i/>
          <w:iCs/>
          <w:lang w:val="en-GB"/>
        </w:rPr>
        <w:t>C</w:t>
      </w:r>
      <w:r w:rsidR="00EA6861" w:rsidRPr="0044499B">
        <w:rPr>
          <w:i/>
          <w:iCs/>
          <w:lang w:val="en-GB"/>
        </w:rPr>
        <w:t xml:space="preserve">oherence </w:t>
      </w:r>
      <w:r w:rsidR="0044499B" w:rsidRPr="0044499B">
        <w:rPr>
          <w:i/>
          <w:iCs/>
          <w:lang w:val="en-GB"/>
        </w:rPr>
        <w:t>S</w:t>
      </w:r>
      <w:r w:rsidR="00EA6861" w:rsidRPr="0044499B">
        <w:rPr>
          <w:i/>
          <w:iCs/>
          <w:lang w:val="en-GB"/>
        </w:rPr>
        <w:t>core</w:t>
      </w:r>
      <w:r w:rsidR="00EA6861" w:rsidRPr="00EA6861">
        <w:rPr>
          <w:lang w:val="en-GB"/>
        </w:rPr>
        <w:t xml:space="preserve"> measures how well each topic’s words support each other</w:t>
      </w:r>
      <w:r w:rsidR="00622DC3">
        <w:rPr>
          <w:lang w:val="en-GB"/>
        </w:rPr>
        <w:fldChar w:fldCharType="begin"/>
      </w:r>
      <w:r w:rsidR="00622DC3">
        <w:rPr>
          <w:lang w:val="en-GB"/>
        </w:rPr>
        <w:instrText xml:space="preserve"> ADDIN ZOTERO_ITEM CSL_CITATION {"citationID":"dXei9IWf","properties":{"formattedCitation":"(Rijcken et al., n.d.)","plainCitation":"(Rijcken et al., n.d.)","noteIndex":0},"citationItems":[{"id":86,"uris":["http://zotero.org/users/15331242/items/6596VZDX"],"itemData":{"id":86,"type":"article-journal","abstract":"Topic models are popular unsupervised statistical methods that extract hidden topics underlying a collection of documents. Several algorithms based on Fuzzy Latent Semantic Analysis have been proposed recently, which use fuzzy clustering. We argue that using fuzzy algorithms to find topics is more intuitive than non-fuzzy-set-based algorithms. The algorithms have shown promising results over existing (non-fuzzy) algorithms. However, they have not been evaluated systematically on open benchmark datasets. This work compares the three algorithms FLSA, FLSA-W and FLSA-V with other state-of-the-art topic modeling algorithms on four open datasets, using three different evaluation metrics. We find that for each evaluation metric, FLSA-W outperforms all the other algorithms in most settings.","language":"en","source":"Zotero","title":"A Performance Evaluation of Topic Models based on Fuzzy Latent Semantic Analysis","author":[{"family":"Rijcken","given":"Emil"},{"family":"Zervanou","given":"Kalliopi"},{"family":"Mosteiro","given":"Pablo"},{"family":"Spruit","given":"Marco"},{"family":"Scheepers","given":"Floortje"},{"family":"Kaymak","given":"Uzay"}]}}],"schema":"https://github.com/citation-style-language/schema/raw/master/csl-citation.json"} </w:instrText>
      </w:r>
      <w:r w:rsidR="00622DC3">
        <w:rPr>
          <w:lang w:val="en-GB"/>
        </w:rPr>
        <w:fldChar w:fldCharType="separate"/>
      </w:r>
      <w:r w:rsidR="00622DC3" w:rsidRPr="00622DC3">
        <w:rPr>
          <w:rFonts w:ascii="Aptos" w:hAnsi="Aptos"/>
        </w:rPr>
        <w:t>(Rijcken et al., n.d.)</w:t>
      </w:r>
      <w:r w:rsidR="00622DC3">
        <w:rPr>
          <w:lang w:val="en-GB"/>
        </w:rPr>
        <w:fldChar w:fldCharType="end"/>
      </w:r>
      <w:r w:rsidR="00EA6861" w:rsidRPr="00EA6861">
        <w:rPr>
          <w:lang w:val="en-GB"/>
        </w:rPr>
        <w:t>.</w:t>
      </w:r>
      <w:r w:rsidR="00622DC3" w:rsidRPr="00622DC3">
        <w:t xml:space="preserve"> </w:t>
      </w:r>
      <w:r w:rsidR="00622DC3" w:rsidRPr="00622DC3">
        <w:rPr>
          <w:lang w:val="en-GB"/>
        </w:rPr>
        <w:t xml:space="preserve">A measure for inter-topic quality is topic </w:t>
      </w:r>
      <w:r w:rsidR="0044499B" w:rsidRPr="0044499B">
        <w:rPr>
          <w:i/>
          <w:iCs/>
          <w:lang w:val="en-GB"/>
        </w:rPr>
        <w:t>D</w:t>
      </w:r>
      <w:r w:rsidR="00622DC3" w:rsidRPr="0044499B">
        <w:rPr>
          <w:i/>
          <w:iCs/>
          <w:lang w:val="en-GB"/>
        </w:rPr>
        <w:t>iversity</w:t>
      </w:r>
      <w:r w:rsidR="00622DC3" w:rsidRPr="00622DC3">
        <w:rPr>
          <w:lang w:val="en-GB"/>
        </w:rPr>
        <w:t xml:space="preserve">, which measures the unique words in a topic model as a proportion to the total number of words </w:t>
      </w:r>
      <w:r w:rsidR="009E3E92">
        <w:rPr>
          <w:lang w:val="en-GB"/>
        </w:rPr>
        <w:fldChar w:fldCharType="begin"/>
      </w:r>
      <w:r w:rsidR="009E3E92">
        <w:rPr>
          <w:lang w:val="en-GB"/>
        </w:rPr>
        <w:instrText xml:space="preserve"> ADDIN ZOTERO_ITEM CSL_CITATION {"citationID":"biatGj8o","properties":{"formattedCitation":"(Dieng et al., 2020)","plainCitation":"(Dieng et al., 2020)","noteIndex":0},"citationItems":[{"id":93,"uris":["http://zotero.org/users/15331242/items/A4L2S6Z9"],"itemData":{"id":93,"type":"article-journal","abstract":"Topic modeling analyzes documents to learn meaningful patterns of words. However, existing topic models fail to learn interpretable topics when working with large and heavytailed vocabularies. To this end, we develop the embedded topic model (ETM), a generative model of documents that marries traditional topic models with word embeddings. More specifically, the ETM models each word with a categorical distribution whose natural parameter is the inner product between the word’s embedding and an embedding of its assigned topic. To fit the ETM, we develop an efficient amortized variational inference algorithm. The ETM discovers interpretable topics even with large vocabularies that include rare words and stop words. It outperforms existing document models, such as latent Dirichlet allocation, in terms of both topic quality and predictive performance.","container-title":"Transactions of the Association for Computational Linguistics","DOI":"10.1162/tacl_a_00325","ISSN":"2307-387X","journalAbbreviation":"Transactions of the Association for Computational Linguistics","language":"en","page":"439-453","source":"DOI.org (Crossref)","title":"Topic Modeling in Embedding Spaces","volume":"8","author":[{"family":"Dieng","given":"Adji B."},{"family":"Ruiz","given":"Francisco J. R."},{"family":"Blei","given":"David M."}],"issued":{"date-parts":[["2020",12]]}}}],"schema":"https://github.com/citation-style-language/schema/raw/master/csl-citation.json"} </w:instrText>
      </w:r>
      <w:r w:rsidR="009E3E92">
        <w:rPr>
          <w:lang w:val="en-GB"/>
        </w:rPr>
        <w:fldChar w:fldCharType="separate"/>
      </w:r>
      <w:r w:rsidR="009E3E92" w:rsidRPr="009E3E92">
        <w:rPr>
          <w:rFonts w:ascii="Aptos" w:hAnsi="Aptos"/>
        </w:rPr>
        <w:t>(Dieng et al., 2020)</w:t>
      </w:r>
      <w:r w:rsidR="009E3E92">
        <w:rPr>
          <w:lang w:val="en-GB"/>
        </w:rPr>
        <w:fldChar w:fldCharType="end"/>
      </w:r>
      <w:r w:rsidR="009E3E92">
        <w:rPr>
          <w:lang w:val="en-GB"/>
        </w:rPr>
        <w:t>.</w:t>
      </w:r>
      <w:r w:rsidR="0044499B">
        <w:rPr>
          <w:lang w:val="en-GB"/>
        </w:rPr>
        <w:t xml:space="preserve"> The </w:t>
      </w:r>
      <w:r w:rsidR="0044499B" w:rsidRPr="0044499B">
        <w:rPr>
          <w:i/>
          <w:iCs/>
          <w:lang w:val="en-GB"/>
        </w:rPr>
        <w:t>Interpretability Score</w:t>
      </w:r>
      <w:r w:rsidR="0044499B">
        <w:rPr>
          <w:lang w:val="en-GB"/>
        </w:rPr>
        <w:t xml:space="preserve"> </w:t>
      </w:r>
      <w:r w:rsidR="0044499B" w:rsidRPr="0044499B">
        <w:rPr>
          <w:lang w:val="en-GB"/>
        </w:rPr>
        <w:t xml:space="preserve">combines intra- and inter-topic quality by taking the product between the coherence and diversity score </w:t>
      </w:r>
      <w:r w:rsidR="00CB6FAD">
        <w:rPr>
          <w:lang w:val="en-GB"/>
        </w:rPr>
        <w:t>(see the equation below)</w:t>
      </w:r>
      <w:r w:rsidR="0044499B">
        <w:rPr>
          <w:lang w:val="en-GB"/>
        </w:rPr>
        <w:fldChar w:fldCharType="begin"/>
      </w:r>
      <w:r w:rsidR="0044499B">
        <w:rPr>
          <w:lang w:val="en-GB"/>
        </w:rPr>
        <w:instrText xml:space="preserve"> ADDIN ZOTERO_ITEM CSL_CITATION {"citationID":"2Yu8e2Gs","properties":{"formattedCitation":"(Dieng et al., 2020)","plainCitation":"(Dieng et al., 2020)","noteIndex":0},"citationItems":[{"id":93,"uris":["http://zotero.org/users/15331242/items/A4L2S6Z9"],"itemData":{"id":93,"type":"article-journal","abstract":"Topic modeling analyzes documents to learn meaningful patterns of words. However, existing topic models fail to learn interpretable topics when working with large and heavytailed vocabularies. To this end, we develop the embedded topic model (ETM), a generative model of documents that marries traditional topic models with word embeddings. More specifically, the ETM models each word with a categorical distribution whose natural parameter is the inner product between the word’s embedding and an embedding of its assigned topic. To fit the ETM, we develop an efficient amortized variational inference algorithm. The ETM discovers interpretable topics even with large vocabularies that include rare words and stop words. It outperforms existing document models, such as latent Dirichlet allocation, in terms of both topic quality and predictive performance.","container-title":"Transactions of the Association for Computational Linguistics","DOI":"10.1162/tacl_a_00325","ISSN":"2307-387X","journalAbbreviation":"Transactions of the Association for Computational Linguistics","language":"en","page":"439-453","source":"DOI.org (Crossref)","title":"Topic Modeling in Embedding Spaces","volume":"8","author":[{"family":"Dieng","given":"Adji B."},{"family":"Ruiz","given":"Francisco J. R."},{"family":"Blei","given":"David M."}],"issued":{"date-parts":[["2020",12]]}}}],"schema":"https://github.com/citation-style-language/schema/raw/master/csl-citation.json"} </w:instrText>
      </w:r>
      <w:r w:rsidR="0044499B">
        <w:rPr>
          <w:lang w:val="en-GB"/>
        </w:rPr>
        <w:fldChar w:fldCharType="separate"/>
      </w:r>
      <w:r w:rsidR="0044499B" w:rsidRPr="0044499B">
        <w:rPr>
          <w:rFonts w:ascii="Aptos" w:hAnsi="Aptos"/>
        </w:rPr>
        <w:t>(Dieng et al., 2020)</w:t>
      </w:r>
      <w:r w:rsidR="0044499B">
        <w:rPr>
          <w:lang w:val="en-GB"/>
        </w:rPr>
        <w:fldChar w:fldCharType="end"/>
      </w:r>
      <w:r w:rsidR="00CB6FAD">
        <w:rPr>
          <w:lang w:val="en-GB"/>
        </w:rPr>
        <w:t>. The</w:t>
      </w:r>
      <w:r w:rsidR="00F03A9B">
        <w:rPr>
          <w:lang w:val="en-GB"/>
        </w:rPr>
        <w:t>se</w:t>
      </w:r>
      <w:r w:rsidR="00CB6FAD">
        <w:rPr>
          <w:lang w:val="en-GB"/>
        </w:rPr>
        <w:t xml:space="preserve"> metrics</w:t>
      </w:r>
      <w:r w:rsidR="00B7440F">
        <w:rPr>
          <w:lang w:val="en-GB"/>
        </w:rPr>
        <w:t xml:space="preserve"> were chosen since they</w:t>
      </w:r>
      <w:r w:rsidR="00CB6FAD">
        <w:rPr>
          <w:lang w:val="en-GB"/>
        </w:rPr>
        <w:t xml:space="preserve"> </w:t>
      </w:r>
      <w:r w:rsidR="00DB2424">
        <w:rPr>
          <w:lang w:val="en-GB"/>
        </w:rPr>
        <w:t xml:space="preserve">allow for us to </w:t>
      </w:r>
      <w:r w:rsidR="00F03A9B">
        <w:rPr>
          <w:lang w:val="en-GB"/>
        </w:rPr>
        <w:t xml:space="preserve">objectively compare the </w:t>
      </w:r>
      <w:r w:rsidR="00112060">
        <w:rPr>
          <w:lang w:val="en-GB"/>
        </w:rPr>
        <w:t>intra-</w:t>
      </w:r>
      <w:r w:rsidR="00AC7A6C">
        <w:rPr>
          <w:lang w:val="en-GB"/>
        </w:rPr>
        <w:t xml:space="preserve">, </w:t>
      </w:r>
      <w:r w:rsidR="00112060">
        <w:rPr>
          <w:lang w:val="en-GB"/>
        </w:rPr>
        <w:t>inter-topic</w:t>
      </w:r>
      <w:r w:rsidR="002E535F">
        <w:rPr>
          <w:lang w:val="en-GB"/>
        </w:rPr>
        <w:t>-</w:t>
      </w:r>
      <w:r w:rsidR="00AC7A6C">
        <w:rPr>
          <w:lang w:val="en-GB"/>
        </w:rPr>
        <w:t xml:space="preserve"> and overall</w:t>
      </w:r>
      <w:r w:rsidR="00112060">
        <w:rPr>
          <w:lang w:val="en-GB"/>
        </w:rPr>
        <w:t xml:space="preserve"> </w:t>
      </w:r>
      <w:r w:rsidR="00F03A9B">
        <w:rPr>
          <w:lang w:val="en-GB"/>
        </w:rPr>
        <w:t xml:space="preserve">quality </w:t>
      </w:r>
      <w:r w:rsidR="00112060">
        <w:rPr>
          <w:lang w:val="en-GB"/>
        </w:rPr>
        <w:t xml:space="preserve">for each of our models. </w:t>
      </w:r>
    </w:p>
    <w:p w14:paraId="54F3135C" w14:textId="2D6A1525" w:rsidR="00EA6861" w:rsidRDefault="00CB6FAD" w:rsidP="0044499B">
      <w:pPr>
        <w:rPr>
          <w:i/>
          <w:iCs/>
          <w:lang w:val="en-GB"/>
        </w:rPr>
      </w:pPr>
      <w:r w:rsidRPr="00CB6FAD">
        <w:rPr>
          <w:i/>
          <w:iCs/>
          <w:lang w:val="en-GB"/>
        </w:rPr>
        <w:t xml:space="preserve">Eq. </w:t>
      </w:r>
      <w:r w:rsidR="0044499B" w:rsidRPr="00CB6FAD">
        <w:rPr>
          <w:i/>
          <w:iCs/>
          <w:lang w:val="en-GB"/>
        </w:rPr>
        <w:t xml:space="preserve">Interpretability = Coherence × Diversity </w:t>
      </w:r>
    </w:p>
    <w:p w14:paraId="00FD86B1" w14:textId="77777777" w:rsidR="001B5A52" w:rsidRDefault="001B5A52" w:rsidP="0044499B">
      <w:pPr>
        <w:rPr>
          <w:i/>
          <w:iCs/>
          <w:lang w:val="en-GB"/>
        </w:rPr>
      </w:pPr>
    </w:p>
    <w:p w14:paraId="704BB305" w14:textId="7AF083E3" w:rsidR="001B5A52" w:rsidRDefault="001B5A52" w:rsidP="001B5A52">
      <w:pPr>
        <w:pStyle w:val="Heading2"/>
        <w:rPr>
          <w:lang w:val="en-GB"/>
        </w:rPr>
      </w:pPr>
      <w:r>
        <w:rPr>
          <w:lang w:val="en-GB"/>
        </w:rPr>
        <w:lastRenderedPageBreak/>
        <w:t>Qualitative Assessment and Quantitative Assessment</w:t>
      </w:r>
    </w:p>
    <w:p w14:paraId="5BF436EB" w14:textId="735939F1" w:rsidR="00A3760A" w:rsidRDefault="00A3760A" w:rsidP="00A3760A">
      <w:pPr>
        <w:pStyle w:val="Heading3"/>
        <w:rPr>
          <w:lang w:val="en-GB"/>
        </w:rPr>
      </w:pPr>
      <w:r>
        <w:rPr>
          <w:lang w:val="en-GB"/>
        </w:rPr>
        <w:t>LDA</w:t>
      </w:r>
    </w:p>
    <w:p w14:paraId="7E655651" w14:textId="79B7CEC9" w:rsidR="00260E54" w:rsidRDefault="00842C9F" w:rsidP="001B5A52">
      <w:pPr>
        <w:rPr>
          <w:lang w:val="en-GB"/>
        </w:rPr>
      </w:pPr>
      <w:r>
        <w:rPr>
          <w:lang w:val="en-GB"/>
        </w:rPr>
        <w:t>The topics generated in iteration 0 (see table 1) appear</w:t>
      </w:r>
      <w:r w:rsidR="00124E0D">
        <w:rPr>
          <w:lang w:val="en-GB"/>
        </w:rPr>
        <w:t xml:space="preserve">ed to be rather generic and not well-defined. </w:t>
      </w:r>
      <w:r w:rsidR="00277FD9">
        <w:rPr>
          <w:lang w:val="en-GB"/>
        </w:rPr>
        <w:t xml:space="preserve">There is a high overlap of common words across the generated topics. </w:t>
      </w:r>
      <w:r w:rsidR="003D0C12" w:rsidRPr="003D0C12">
        <w:t xml:space="preserve">Each topic consists </w:t>
      </w:r>
      <w:r w:rsidR="003D0C12">
        <w:t>mostly</w:t>
      </w:r>
      <w:r w:rsidR="003D0C12" w:rsidRPr="003D0C12">
        <w:t xml:space="preserve"> of </w:t>
      </w:r>
      <w:r w:rsidR="003D0C12" w:rsidRPr="003D0C12">
        <w:t>high frequency</w:t>
      </w:r>
      <w:r w:rsidR="003D0C12" w:rsidRPr="003D0C12">
        <w:t xml:space="preserve"> stop words such as "the," "to," "and," "of," "in," "on," "is," "for," and "that.</w:t>
      </w:r>
      <w:r w:rsidR="003D0C12">
        <w:t xml:space="preserve"> </w:t>
      </w:r>
      <w:r w:rsidR="00124E0D">
        <w:rPr>
          <w:lang w:val="en-GB"/>
        </w:rPr>
        <w:t xml:space="preserve">This is to be expected since there were some preprocessing steps that could still be applied to </w:t>
      </w:r>
      <w:r w:rsidR="00967C19">
        <w:rPr>
          <w:lang w:val="en-GB"/>
        </w:rPr>
        <w:t>produce more meaningful topics</w:t>
      </w:r>
      <w:r w:rsidR="003D0C12">
        <w:rPr>
          <w:lang w:val="en-GB"/>
        </w:rPr>
        <w:t>, e.g. the removing of stop words</w:t>
      </w:r>
      <w:r w:rsidR="00277FD9">
        <w:rPr>
          <w:lang w:val="en-GB"/>
        </w:rPr>
        <w:t xml:space="preserve">. </w:t>
      </w:r>
      <w:r w:rsidR="002E5A78">
        <w:rPr>
          <w:lang w:val="en-GB"/>
        </w:rPr>
        <w:t xml:space="preserve">Furthermore topics 1, 2 and 4 share a </w:t>
      </w:r>
      <w:r w:rsidR="006D5D76">
        <w:rPr>
          <w:lang w:val="en-GB"/>
        </w:rPr>
        <w:t>lot of</w:t>
      </w:r>
      <w:r w:rsidR="002E5A78">
        <w:rPr>
          <w:lang w:val="en-GB"/>
        </w:rPr>
        <w:t xml:space="preserve"> similarities providing more evidence that there is a lack of distinctiveness between these topics. Another reason for this outcome could be the number of </w:t>
      </w:r>
      <w:r w:rsidR="00B14F33">
        <w:rPr>
          <w:lang w:val="en-GB"/>
        </w:rPr>
        <w:t xml:space="preserve">topics specified to the model (k=5) which may have been too few causing the model to group words </w:t>
      </w:r>
      <w:r w:rsidR="00A3760A">
        <w:rPr>
          <w:lang w:val="en-GB"/>
        </w:rPr>
        <w:t xml:space="preserve">into categories that are too broad. </w:t>
      </w:r>
      <w:r w:rsidR="006D5D76">
        <w:rPr>
          <w:lang w:val="en-GB"/>
        </w:rPr>
        <w:t xml:space="preserve">Despite these shortcomings there is still the slight presence of </w:t>
      </w:r>
      <w:r w:rsidR="00E10540">
        <w:rPr>
          <w:lang w:val="en-GB"/>
        </w:rPr>
        <w:t xml:space="preserve"> Nvidia related terms and references like “Nasdaq”</w:t>
      </w:r>
      <w:r w:rsidR="00215BC2">
        <w:rPr>
          <w:lang w:val="en-GB"/>
        </w:rPr>
        <w:t xml:space="preserve"> and</w:t>
      </w:r>
      <w:r w:rsidR="00E10540">
        <w:rPr>
          <w:lang w:val="en-GB"/>
        </w:rPr>
        <w:t xml:space="preserve"> “nyse”</w:t>
      </w:r>
      <w:r w:rsidR="00215BC2">
        <w:rPr>
          <w:lang w:val="en-GB"/>
        </w:rPr>
        <w:t xml:space="preserve">. </w:t>
      </w:r>
      <w:r w:rsidR="004B51BC">
        <w:rPr>
          <w:lang w:val="en-GB"/>
        </w:rPr>
        <w:t xml:space="preserve">Unfortunately, any insights that could have been gained have been diluted by the common words. </w:t>
      </w:r>
    </w:p>
    <w:tbl>
      <w:tblPr>
        <w:tblStyle w:val="TableGrid"/>
        <w:tblW w:w="0" w:type="auto"/>
        <w:tblLook w:val="04A0" w:firstRow="1" w:lastRow="0" w:firstColumn="1" w:lastColumn="0" w:noHBand="0" w:noVBand="1"/>
      </w:tblPr>
      <w:tblGrid>
        <w:gridCol w:w="1696"/>
        <w:gridCol w:w="7320"/>
      </w:tblGrid>
      <w:tr w:rsidR="00045B6D" w:rsidRPr="00045B6D" w14:paraId="4B25FDCA" w14:textId="77777777" w:rsidTr="000853DC">
        <w:tc>
          <w:tcPr>
            <w:tcW w:w="1696" w:type="dxa"/>
          </w:tcPr>
          <w:p w14:paraId="032175F6" w14:textId="77777777" w:rsidR="00045B6D" w:rsidRPr="00045B6D" w:rsidRDefault="00045B6D" w:rsidP="000853DC">
            <w:pPr>
              <w:rPr>
                <w:b/>
                <w:bCs/>
                <w:lang w:val="en-GB"/>
              </w:rPr>
            </w:pPr>
            <w:r w:rsidRPr="00045B6D">
              <w:rPr>
                <w:b/>
                <w:bCs/>
                <w:lang w:val="en-GB"/>
              </w:rPr>
              <w:t>Topic Nr.</w:t>
            </w:r>
          </w:p>
        </w:tc>
        <w:tc>
          <w:tcPr>
            <w:tcW w:w="7320" w:type="dxa"/>
          </w:tcPr>
          <w:p w14:paraId="35B71178" w14:textId="77777777" w:rsidR="00045B6D" w:rsidRPr="00045B6D" w:rsidRDefault="00045B6D" w:rsidP="000853DC">
            <w:pPr>
              <w:rPr>
                <w:b/>
                <w:bCs/>
                <w:lang w:val="en-GB"/>
              </w:rPr>
            </w:pPr>
            <w:r w:rsidRPr="00045B6D">
              <w:rPr>
                <w:b/>
                <w:bCs/>
                <w:lang w:val="en-GB"/>
              </w:rPr>
              <w:t>Defining words</w:t>
            </w:r>
          </w:p>
        </w:tc>
      </w:tr>
      <w:tr w:rsidR="00260E54" w14:paraId="624E5151" w14:textId="77777777" w:rsidTr="0013785C">
        <w:tc>
          <w:tcPr>
            <w:tcW w:w="1696" w:type="dxa"/>
          </w:tcPr>
          <w:p w14:paraId="49E5D7DB" w14:textId="09818D29" w:rsidR="00260E54" w:rsidRDefault="00BC5E51" w:rsidP="001B5A52">
            <w:pPr>
              <w:rPr>
                <w:lang w:val="en-GB"/>
              </w:rPr>
            </w:pPr>
            <w:r w:rsidRPr="00BC5E51">
              <w:t xml:space="preserve">Topic </w:t>
            </w:r>
            <w:r>
              <w:t>1</w:t>
            </w:r>
          </w:p>
        </w:tc>
        <w:tc>
          <w:tcPr>
            <w:tcW w:w="7320" w:type="dxa"/>
          </w:tcPr>
          <w:p w14:paraId="1196D3F6" w14:textId="5D75AC3D" w:rsidR="00260E54" w:rsidRDefault="00BC5E51" w:rsidP="001B5A52">
            <w:pPr>
              <w:rPr>
                <w:lang w:val="en-GB"/>
              </w:rPr>
            </w:pPr>
            <w:proofErr w:type="spellStart"/>
            <w:r w:rsidRPr="00BC5E51">
              <w:t>the</w:t>
            </w:r>
            <w:proofErr w:type="spellEnd"/>
            <w:r w:rsidRPr="00BC5E51">
              <w:t xml:space="preserve"> </w:t>
            </w:r>
            <w:proofErr w:type="spellStart"/>
            <w:r w:rsidRPr="00BC5E51">
              <w:t>to</w:t>
            </w:r>
            <w:proofErr w:type="spellEnd"/>
            <w:r w:rsidRPr="00BC5E51">
              <w:t xml:space="preserve"> nasdaq at </w:t>
            </w:r>
            <w:proofErr w:type="spellStart"/>
            <w:r w:rsidRPr="00BC5E51">
              <w:t>nyse</w:t>
            </w:r>
            <w:proofErr w:type="spellEnd"/>
            <w:r w:rsidRPr="00BC5E51">
              <w:t xml:space="preserve"> on was inc and in</w:t>
            </w:r>
          </w:p>
        </w:tc>
      </w:tr>
      <w:tr w:rsidR="00260E54" w14:paraId="65B797D5" w14:textId="77777777" w:rsidTr="0013785C">
        <w:tc>
          <w:tcPr>
            <w:tcW w:w="1696" w:type="dxa"/>
          </w:tcPr>
          <w:p w14:paraId="71927F2B" w14:textId="3426172C" w:rsidR="00260E54" w:rsidRDefault="00BC5E51" w:rsidP="001B5A52">
            <w:pPr>
              <w:rPr>
                <w:lang w:val="en-GB"/>
              </w:rPr>
            </w:pPr>
            <w:r>
              <w:rPr>
                <w:lang w:val="en-GB"/>
              </w:rPr>
              <w:t>Topic 2</w:t>
            </w:r>
          </w:p>
        </w:tc>
        <w:tc>
          <w:tcPr>
            <w:tcW w:w="7320" w:type="dxa"/>
          </w:tcPr>
          <w:p w14:paraId="1C25804C" w14:textId="63AA9E26" w:rsidR="00260E54" w:rsidRDefault="00277FD9" w:rsidP="001B5A52">
            <w:pPr>
              <w:rPr>
                <w:lang w:val="en-GB"/>
              </w:rPr>
            </w:pPr>
            <w:proofErr w:type="spellStart"/>
            <w:r w:rsidRPr="00277FD9">
              <w:t>the</w:t>
            </w:r>
            <w:proofErr w:type="spellEnd"/>
            <w:r w:rsidRPr="00277FD9">
              <w:t xml:space="preserve"> </w:t>
            </w:r>
            <w:proofErr w:type="spellStart"/>
            <w:r w:rsidRPr="00277FD9">
              <w:t>to</w:t>
            </w:r>
            <w:proofErr w:type="spellEnd"/>
            <w:r w:rsidRPr="00277FD9">
              <w:t xml:space="preserve"> and of in that is on for it</w:t>
            </w:r>
          </w:p>
        </w:tc>
      </w:tr>
      <w:tr w:rsidR="00260E54" w14:paraId="70E9810E" w14:textId="77777777" w:rsidTr="0013785C">
        <w:tc>
          <w:tcPr>
            <w:tcW w:w="1696" w:type="dxa"/>
          </w:tcPr>
          <w:p w14:paraId="4F48B75F" w14:textId="43113016" w:rsidR="00260E54" w:rsidRDefault="00BC5E51" w:rsidP="001B5A52">
            <w:pPr>
              <w:rPr>
                <w:lang w:val="en-GB"/>
              </w:rPr>
            </w:pPr>
            <w:r>
              <w:rPr>
                <w:lang w:val="en-GB"/>
              </w:rPr>
              <w:t>Topic 3</w:t>
            </w:r>
          </w:p>
        </w:tc>
        <w:tc>
          <w:tcPr>
            <w:tcW w:w="7320" w:type="dxa"/>
          </w:tcPr>
          <w:p w14:paraId="33AF8E0E" w14:textId="53E0BAD6" w:rsidR="00260E54" w:rsidRDefault="00277FD9" w:rsidP="001B5A52">
            <w:pPr>
              <w:rPr>
                <w:lang w:val="en-GB"/>
              </w:rPr>
            </w:pPr>
            <w:r w:rsidRPr="00277FD9">
              <w:t>the of and in to for on is as that</w:t>
            </w:r>
          </w:p>
        </w:tc>
      </w:tr>
      <w:tr w:rsidR="00260E54" w14:paraId="1AC30AD0" w14:textId="77777777" w:rsidTr="0013785C">
        <w:tc>
          <w:tcPr>
            <w:tcW w:w="1696" w:type="dxa"/>
          </w:tcPr>
          <w:p w14:paraId="4908EB59" w14:textId="673AE2D8" w:rsidR="00260E54" w:rsidRDefault="00BC5E51" w:rsidP="001B5A52">
            <w:pPr>
              <w:rPr>
                <w:lang w:val="en-GB"/>
              </w:rPr>
            </w:pPr>
            <w:r>
              <w:rPr>
                <w:lang w:val="en-GB"/>
              </w:rPr>
              <w:t>Topic 4</w:t>
            </w:r>
          </w:p>
        </w:tc>
        <w:tc>
          <w:tcPr>
            <w:tcW w:w="7320" w:type="dxa"/>
          </w:tcPr>
          <w:p w14:paraId="76399982" w14:textId="2D6B976C" w:rsidR="00260E54" w:rsidRDefault="00277FD9" w:rsidP="001B5A52">
            <w:pPr>
              <w:rPr>
                <w:lang w:val="en-GB"/>
              </w:rPr>
            </w:pPr>
            <w:r w:rsidRPr="00277FD9">
              <w:t xml:space="preserve">the </w:t>
            </w:r>
            <w:proofErr w:type="spellStart"/>
            <w:r w:rsidRPr="00277FD9">
              <w:t>of</w:t>
            </w:r>
            <w:proofErr w:type="spellEnd"/>
            <w:r w:rsidRPr="00277FD9">
              <w:t xml:space="preserve"> </w:t>
            </w:r>
            <w:proofErr w:type="spellStart"/>
            <w:r w:rsidRPr="00277FD9">
              <w:t>to</w:t>
            </w:r>
            <w:proofErr w:type="spellEnd"/>
            <w:r w:rsidRPr="00277FD9">
              <w:t xml:space="preserve"> and in zacks is year company for</w:t>
            </w:r>
          </w:p>
        </w:tc>
      </w:tr>
      <w:tr w:rsidR="00260E54" w14:paraId="7C20FE8A" w14:textId="77777777" w:rsidTr="0013785C">
        <w:tc>
          <w:tcPr>
            <w:tcW w:w="1696" w:type="dxa"/>
          </w:tcPr>
          <w:p w14:paraId="47828755" w14:textId="3031000E" w:rsidR="00260E54" w:rsidRDefault="00BC5E51" w:rsidP="001B5A52">
            <w:pPr>
              <w:rPr>
                <w:lang w:val="en-GB"/>
              </w:rPr>
            </w:pPr>
            <w:r>
              <w:rPr>
                <w:lang w:val="en-GB"/>
              </w:rPr>
              <w:t>Topic 5</w:t>
            </w:r>
          </w:p>
        </w:tc>
        <w:tc>
          <w:tcPr>
            <w:tcW w:w="7320" w:type="dxa"/>
          </w:tcPr>
          <w:p w14:paraId="758EA370" w14:textId="25BC53B0" w:rsidR="00260E54" w:rsidRDefault="00277FD9" w:rsidP="001B5A52">
            <w:pPr>
              <w:rPr>
                <w:lang w:val="en-GB"/>
              </w:rPr>
            </w:pPr>
            <w:proofErr w:type="spellStart"/>
            <w:r w:rsidRPr="00277FD9">
              <w:t>the</w:t>
            </w:r>
            <w:proofErr w:type="spellEnd"/>
            <w:r w:rsidRPr="00277FD9">
              <w:t xml:space="preserve"> </w:t>
            </w:r>
            <w:proofErr w:type="spellStart"/>
            <w:r w:rsidRPr="00277FD9">
              <w:t>to</w:t>
            </w:r>
            <w:proofErr w:type="spellEnd"/>
            <w:r w:rsidRPr="00277FD9">
              <w:t xml:space="preserve"> and of in that is for with its</w:t>
            </w:r>
          </w:p>
        </w:tc>
      </w:tr>
    </w:tbl>
    <w:p w14:paraId="63C9CECA" w14:textId="4BF0E122" w:rsidR="00260E54" w:rsidRDefault="00967C19" w:rsidP="001B5A52">
      <w:pPr>
        <w:rPr>
          <w:i/>
          <w:iCs/>
          <w:sz w:val="18"/>
          <w:szCs w:val="18"/>
          <w:lang w:val="en-GB"/>
        </w:rPr>
      </w:pPr>
      <w:r w:rsidRPr="003C15C1">
        <w:rPr>
          <w:i/>
          <w:iCs/>
          <w:sz w:val="18"/>
          <w:szCs w:val="18"/>
          <w:lang w:val="en-GB"/>
        </w:rPr>
        <w:t>Table</w:t>
      </w:r>
      <w:r w:rsidR="00045B6D">
        <w:rPr>
          <w:i/>
          <w:iCs/>
          <w:sz w:val="18"/>
          <w:szCs w:val="18"/>
          <w:lang w:val="en-GB"/>
        </w:rPr>
        <w:t xml:space="preserve"> </w:t>
      </w:r>
      <w:r w:rsidRPr="003C15C1">
        <w:rPr>
          <w:i/>
          <w:iCs/>
          <w:sz w:val="18"/>
          <w:szCs w:val="18"/>
          <w:lang w:val="en-GB"/>
        </w:rPr>
        <w:t xml:space="preserve">1. This table depicts the topics and the words that defined each topic respectively for </w:t>
      </w:r>
      <w:r w:rsidR="003C15C1" w:rsidRPr="003C15C1">
        <w:rPr>
          <w:i/>
          <w:iCs/>
          <w:sz w:val="18"/>
          <w:szCs w:val="18"/>
          <w:lang w:val="en-GB"/>
        </w:rPr>
        <w:t>iteration 0</w:t>
      </w:r>
      <w:r w:rsidRPr="003C15C1">
        <w:rPr>
          <w:i/>
          <w:iCs/>
          <w:sz w:val="18"/>
          <w:szCs w:val="18"/>
          <w:lang w:val="en-GB"/>
        </w:rPr>
        <w:t xml:space="preserve">. It shows that there is a lack of </w:t>
      </w:r>
      <w:r w:rsidR="003C15C1" w:rsidRPr="003C15C1">
        <w:rPr>
          <w:i/>
          <w:iCs/>
          <w:sz w:val="18"/>
          <w:szCs w:val="18"/>
          <w:lang w:val="en-GB"/>
        </w:rPr>
        <w:t xml:space="preserve">distinctiveness. </w:t>
      </w:r>
    </w:p>
    <w:p w14:paraId="45FC79C4" w14:textId="51086E67" w:rsidR="00452915" w:rsidRDefault="004B51BC" w:rsidP="001B5A52">
      <w:pPr>
        <w:rPr>
          <w:lang w:val="en-GB"/>
        </w:rPr>
      </w:pPr>
      <w:r w:rsidRPr="004B51BC">
        <w:rPr>
          <w:lang w:val="en-GB"/>
        </w:rPr>
        <w:t>For th</w:t>
      </w:r>
      <w:r>
        <w:rPr>
          <w:lang w:val="en-GB"/>
        </w:rPr>
        <w:t xml:space="preserve">e first iteration of training the LDA model </w:t>
      </w:r>
      <w:r w:rsidR="007F1417">
        <w:rPr>
          <w:lang w:val="en-GB"/>
        </w:rPr>
        <w:t xml:space="preserve">the stop words were removed. </w:t>
      </w:r>
      <w:r w:rsidR="005870A0">
        <w:rPr>
          <w:lang w:val="en-GB"/>
        </w:rPr>
        <w:t>For this iteration we can already see evidence of improvement, as the LDA model is now able to provide much more defined and relevant topics compared to the previous iteration</w:t>
      </w:r>
      <w:r w:rsidR="00452915">
        <w:rPr>
          <w:lang w:val="en-GB"/>
        </w:rPr>
        <w:t xml:space="preserve"> (see Table 2)</w:t>
      </w:r>
      <w:r w:rsidR="005870A0">
        <w:rPr>
          <w:lang w:val="en-GB"/>
        </w:rPr>
        <w:t xml:space="preserve">. </w:t>
      </w:r>
      <w:r w:rsidR="00AE65F5">
        <w:rPr>
          <w:lang w:val="en-GB"/>
        </w:rPr>
        <w:t>We can see for example that Topic 1 focuses on stock market related terms</w:t>
      </w:r>
      <w:r w:rsidR="002E438E">
        <w:rPr>
          <w:lang w:val="en-GB"/>
        </w:rPr>
        <w:t xml:space="preserve"> and daily trading activities</w:t>
      </w:r>
      <w:r w:rsidR="0067033F">
        <w:rPr>
          <w:lang w:val="en-GB"/>
        </w:rPr>
        <w:t xml:space="preserve"> (e.g. </w:t>
      </w:r>
      <w:r w:rsidR="006801D6">
        <w:rPr>
          <w:lang w:val="en-GB"/>
        </w:rPr>
        <w:t>‘nasdaq’, ‘stock’ and ‘trade’</w:t>
      </w:r>
      <w:r w:rsidR="0067033F">
        <w:rPr>
          <w:lang w:val="en-GB"/>
        </w:rPr>
        <w:t>)</w:t>
      </w:r>
      <w:r w:rsidR="00AE65F5">
        <w:rPr>
          <w:lang w:val="en-GB"/>
        </w:rPr>
        <w:t xml:space="preserve">, while </w:t>
      </w:r>
      <w:r w:rsidR="002E438E">
        <w:rPr>
          <w:lang w:val="en-GB"/>
        </w:rPr>
        <w:t>Topic 2</w:t>
      </w:r>
      <w:r w:rsidR="0067033F">
        <w:rPr>
          <w:lang w:val="en-GB"/>
        </w:rPr>
        <w:t xml:space="preserve"> contains words that are more focused on describing financial </w:t>
      </w:r>
      <w:r w:rsidR="00751771">
        <w:rPr>
          <w:lang w:val="en-GB"/>
        </w:rPr>
        <w:t>metrics</w:t>
      </w:r>
      <w:r w:rsidR="0067033F">
        <w:rPr>
          <w:lang w:val="en-GB"/>
        </w:rPr>
        <w:t xml:space="preserve"> (e.g. ‘growth’</w:t>
      </w:r>
      <w:r w:rsidR="006801D6">
        <w:rPr>
          <w:lang w:val="en-GB"/>
        </w:rPr>
        <w:t>, ‘</w:t>
      </w:r>
      <w:r w:rsidR="00AE503B">
        <w:rPr>
          <w:lang w:val="en-GB"/>
        </w:rPr>
        <w:t>earnings’</w:t>
      </w:r>
      <w:r w:rsidR="0067033F">
        <w:rPr>
          <w:lang w:val="en-GB"/>
        </w:rPr>
        <w:t xml:space="preserve"> and ‘rank’)</w:t>
      </w:r>
      <w:r w:rsidR="006801D6">
        <w:rPr>
          <w:lang w:val="en-GB"/>
        </w:rPr>
        <w:t xml:space="preserve">. </w:t>
      </w:r>
      <w:r w:rsidR="00B04BCD">
        <w:rPr>
          <w:lang w:val="en-GB"/>
        </w:rPr>
        <w:t xml:space="preserve">Topic </w:t>
      </w:r>
      <w:r w:rsidR="001D1FC3">
        <w:rPr>
          <w:lang w:val="en-GB"/>
        </w:rPr>
        <w:t>3</w:t>
      </w:r>
      <w:r w:rsidR="00B04BCD">
        <w:rPr>
          <w:lang w:val="en-GB"/>
        </w:rPr>
        <w:t xml:space="preserve"> </w:t>
      </w:r>
      <w:r w:rsidR="001D1FC3">
        <w:rPr>
          <w:lang w:val="en-GB"/>
        </w:rPr>
        <w:t>seems</w:t>
      </w:r>
      <w:r w:rsidR="00B04BCD">
        <w:rPr>
          <w:lang w:val="en-GB"/>
        </w:rPr>
        <w:t xml:space="preserve"> to </w:t>
      </w:r>
      <w:r w:rsidR="001D1FC3">
        <w:rPr>
          <w:lang w:val="en-GB"/>
        </w:rPr>
        <w:t>lean</w:t>
      </w:r>
      <w:r w:rsidR="00B04BCD">
        <w:rPr>
          <w:lang w:val="en-GB"/>
        </w:rPr>
        <w:t xml:space="preserve"> more towards financial analysis</w:t>
      </w:r>
      <w:r w:rsidR="001D1FC3">
        <w:rPr>
          <w:lang w:val="en-GB"/>
        </w:rPr>
        <w:t>.</w:t>
      </w:r>
      <w:r w:rsidR="00B04BCD">
        <w:rPr>
          <w:lang w:val="en-GB"/>
        </w:rPr>
        <w:t xml:space="preserve"> Topic 4 </w:t>
      </w:r>
      <w:r w:rsidR="00B166B7">
        <w:rPr>
          <w:lang w:val="en-GB"/>
        </w:rPr>
        <w:t xml:space="preserve"> is the least specific to Nvidia related terms since these words can be found in more general market </w:t>
      </w:r>
      <w:r w:rsidR="00751771">
        <w:rPr>
          <w:lang w:val="en-GB"/>
        </w:rPr>
        <w:t xml:space="preserve">and business discussions. </w:t>
      </w:r>
      <w:proofErr w:type="gramStart"/>
      <w:r w:rsidR="001D1FC3">
        <w:rPr>
          <w:lang w:val="en-GB"/>
        </w:rPr>
        <w:t>Finally</w:t>
      </w:r>
      <w:proofErr w:type="gramEnd"/>
      <w:r w:rsidR="001D1FC3">
        <w:rPr>
          <w:lang w:val="en-GB"/>
        </w:rPr>
        <w:t xml:space="preserve"> Topic 5 </w:t>
      </w:r>
      <w:r w:rsidR="00A575F2">
        <w:rPr>
          <w:lang w:val="en-GB"/>
        </w:rPr>
        <w:t xml:space="preserve">seems to focus on time frames </w:t>
      </w:r>
      <w:r w:rsidR="00536A27">
        <w:rPr>
          <w:lang w:val="en-GB"/>
        </w:rPr>
        <w:t xml:space="preserve">and possibly financial performance (“year”, “quarter” and “revenues”). </w:t>
      </w:r>
    </w:p>
    <w:tbl>
      <w:tblPr>
        <w:tblStyle w:val="TableGrid"/>
        <w:tblW w:w="0" w:type="auto"/>
        <w:tblLook w:val="04A0" w:firstRow="1" w:lastRow="0" w:firstColumn="1" w:lastColumn="0" w:noHBand="0" w:noVBand="1"/>
      </w:tblPr>
      <w:tblGrid>
        <w:gridCol w:w="1696"/>
        <w:gridCol w:w="7320"/>
      </w:tblGrid>
      <w:tr w:rsidR="00045B6D" w:rsidRPr="00045B6D" w14:paraId="14576A23" w14:textId="77777777" w:rsidTr="0013785C">
        <w:tc>
          <w:tcPr>
            <w:tcW w:w="1696" w:type="dxa"/>
          </w:tcPr>
          <w:p w14:paraId="24BEFB1C" w14:textId="7DE4D953" w:rsidR="00045B6D" w:rsidRPr="00045B6D" w:rsidRDefault="00045B6D" w:rsidP="001B5A52">
            <w:pPr>
              <w:rPr>
                <w:b/>
                <w:bCs/>
                <w:lang w:val="en-GB"/>
              </w:rPr>
            </w:pPr>
            <w:r w:rsidRPr="00045B6D">
              <w:rPr>
                <w:b/>
                <w:bCs/>
                <w:lang w:val="en-GB"/>
              </w:rPr>
              <w:t>Topic Nr.</w:t>
            </w:r>
          </w:p>
        </w:tc>
        <w:tc>
          <w:tcPr>
            <w:tcW w:w="7320" w:type="dxa"/>
          </w:tcPr>
          <w:p w14:paraId="4DB42E0C" w14:textId="145E12B2" w:rsidR="00045B6D" w:rsidRPr="00045B6D" w:rsidRDefault="00045B6D" w:rsidP="0013785C">
            <w:pPr>
              <w:rPr>
                <w:b/>
                <w:bCs/>
                <w:lang w:val="en-GB"/>
              </w:rPr>
            </w:pPr>
            <w:r w:rsidRPr="00045B6D">
              <w:rPr>
                <w:b/>
                <w:bCs/>
                <w:lang w:val="en-GB"/>
              </w:rPr>
              <w:t>Defining words</w:t>
            </w:r>
          </w:p>
        </w:tc>
      </w:tr>
      <w:tr w:rsidR="00452915" w14:paraId="3CD4DBE5" w14:textId="77777777" w:rsidTr="0013785C">
        <w:tc>
          <w:tcPr>
            <w:tcW w:w="1696" w:type="dxa"/>
          </w:tcPr>
          <w:p w14:paraId="1A7F2811" w14:textId="48F14CFE" w:rsidR="00452915" w:rsidRDefault="0013785C" w:rsidP="001B5A52">
            <w:pPr>
              <w:rPr>
                <w:lang w:val="en-GB"/>
              </w:rPr>
            </w:pPr>
            <w:r>
              <w:rPr>
                <w:lang w:val="en-GB"/>
              </w:rPr>
              <w:t>Topic 1</w:t>
            </w:r>
          </w:p>
        </w:tc>
        <w:tc>
          <w:tcPr>
            <w:tcW w:w="7320" w:type="dxa"/>
          </w:tcPr>
          <w:p w14:paraId="1B30DE82" w14:textId="5887AC18" w:rsidR="00452915" w:rsidRDefault="0013785C" w:rsidP="0013785C">
            <w:pPr>
              <w:rPr>
                <w:lang w:val="en-GB"/>
              </w:rPr>
            </w:pPr>
            <w:r w:rsidRPr="0013785C">
              <w:rPr>
                <w:lang w:val="en-GB"/>
              </w:rPr>
              <w:t>nasdaq stock nyse inc nvidia shares stocks day nvda trade</w:t>
            </w:r>
          </w:p>
        </w:tc>
      </w:tr>
      <w:tr w:rsidR="00452915" w14:paraId="497C1695" w14:textId="77777777" w:rsidTr="0013785C">
        <w:tc>
          <w:tcPr>
            <w:tcW w:w="1696" w:type="dxa"/>
          </w:tcPr>
          <w:p w14:paraId="4D04C2A6" w14:textId="51E0104A" w:rsidR="00452915" w:rsidRDefault="0013785C" w:rsidP="001B5A52">
            <w:pPr>
              <w:rPr>
                <w:lang w:val="en-GB"/>
              </w:rPr>
            </w:pPr>
            <w:r>
              <w:rPr>
                <w:lang w:val="en-GB"/>
              </w:rPr>
              <w:t>Topic 2</w:t>
            </w:r>
          </w:p>
        </w:tc>
        <w:tc>
          <w:tcPr>
            <w:tcW w:w="7320" w:type="dxa"/>
          </w:tcPr>
          <w:p w14:paraId="26041770" w14:textId="633767E1" w:rsidR="0013785C" w:rsidRPr="0013785C" w:rsidRDefault="0013785C" w:rsidP="0013785C">
            <w:pPr>
              <w:rPr>
                <w:lang w:val="en-GB"/>
              </w:rPr>
            </w:pPr>
            <w:r w:rsidRPr="0013785C">
              <w:rPr>
                <w:lang w:val="en-GB"/>
              </w:rPr>
              <w:t>nasdaq nyse trade china year index stocks shares earnings percent</w:t>
            </w:r>
          </w:p>
          <w:p w14:paraId="4AAC27B5" w14:textId="4E8396AB" w:rsidR="00452915" w:rsidRDefault="00452915" w:rsidP="0013785C">
            <w:pPr>
              <w:rPr>
                <w:lang w:val="en-GB"/>
              </w:rPr>
            </w:pPr>
          </w:p>
        </w:tc>
      </w:tr>
      <w:tr w:rsidR="00452915" w14:paraId="22BA1CA7" w14:textId="77777777" w:rsidTr="0013785C">
        <w:tc>
          <w:tcPr>
            <w:tcW w:w="1696" w:type="dxa"/>
          </w:tcPr>
          <w:p w14:paraId="387B2513" w14:textId="629FD6DB" w:rsidR="00452915" w:rsidRDefault="0013785C" w:rsidP="001B5A52">
            <w:pPr>
              <w:rPr>
                <w:lang w:val="en-GB"/>
              </w:rPr>
            </w:pPr>
            <w:r>
              <w:rPr>
                <w:lang w:val="en-GB"/>
              </w:rPr>
              <w:t>Topic 3</w:t>
            </w:r>
          </w:p>
        </w:tc>
        <w:tc>
          <w:tcPr>
            <w:tcW w:w="7320" w:type="dxa"/>
          </w:tcPr>
          <w:p w14:paraId="3985997B" w14:textId="77777777" w:rsidR="00045B6D" w:rsidRPr="00045B6D" w:rsidRDefault="00045B6D" w:rsidP="00045B6D">
            <w:pPr>
              <w:rPr>
                <w:lang w:val="en-GB"/>
              </w:rPr>
            </w:pPr>
            <w:r w:rsidRPr="00045B6D">
              <w:rPr>
                <w:lang w:val="en-GB"/>
              </w:rPr>
              <w:t>zacks earnings year stocks company growth rank stock quarter nasdaq</w:t>
            </w:r>
          </w:p>
          <w:p w14:paraId="674A26A9" w14:textId="77777777" w:rsidR="00452915" w:rsidRDefault="00452915" w:rsidP="001B5A52">
            <w:pPr>
              <w:rPr>
                <w:lang w:val="en-GB"/>
              </w:rPr>
            </w:pPr>
          </w:p>
        </w:tc>
      </w:tr>
      <w:tr w:rsidR="00452915" w14:paraId="717DBE34" w14:textId="77777777" w:rsidTr="0013785C">
        <w:tc>
          <w:tcPr>
            <w:tcW w:w="1696" w:type="dxa"/>
          </w:tcPr>
          <w:p w14:paraId="58EA04CA" w14:textId="14B969CC" w:rsidR="00452915" w:rsidRDefault="0013785C" w:rsidP="001B5A52">
            <w:pPr>
              <w:rPr>
                <w:lang w:val="en-GB"/>
              </w:rPr>
            </w:pPr>
            <w:r>
              <w:rPr>
                <w:lang w:val="en-GB"/>
              </w:rPr>
              <w:t xml:space="preserve">Topic 4 </w:t>
            </w:r>
          </w:p>
        </w:tc>
        <w:tc>
          <w:tcPr>
            <w:tcW w:w="7320" w:type="dxa"/>
          </w:tcPr>
          <w:p w14:paraId="24C69639" w14:textId="5D90FCD2" w:rsidR="00452915" w:rsidRDefault="00045B6D" w:rsidP="00045B6D">
            <w:pPr>
              <w:tabs>
                <w:tab w:val="left" w:pos="2076"/>
              </w:tabs>
              <w:rPr>
                <w:lang w:val="en-GB"/>
              </w:rPr>
            </w:pPr>
            <w:r w:rsidRPr="00045B6D">
              <w:t>market said one could companies week also like last new</w:t>
            </w:r>
          </w:p>
        </w:tc>
      </w:tr>
      <w:tr w:rsidR="00452915" w14:paraId="7072F5F0" w14:textId="77777777" w:rsidTr="0013785C">
        <w:tc>
          <w:tcPr>
            <w:tcW w:w="1696" w:type="dxa"/>
          </w:tcPr>
          <w:p w14:paraId="7FF6C540" w14:textId="20CE28AF" w:rsidR="00452915" w:rsidRDefault="0013785C" w:rsidP="001B5A52">
            <w:pPr>
              <w:rPr>
                <w:lang w:val="en-GB"/>
              </w:rPr>
            </w:pPr>
            <w:r>
              <w:rPr>
                <w:lang w:val="en-GB"/>
              </w:rPr>
              <w:t>Topic 5</w:t>
            </w:r>
          </w:p>
        </w:tc>
        <w:tc>
          <w:tcPr>
            <w:tcW w:w="7320" w:type="dxa"/>
          </w:tcPr>
          <w:p w14:paraId="38FA2BE6" w14:textId="7A20D402" w:rsidR="00452915" w:rsidRDefault="00045B6D" w:rsidP="001B5A52">
            <w:pPr>
              <w:rPr>
                <w:lang w:val="en-GB"/>
              </w:rPr>
            </w:pPr>
            <w:r w:rsidRPr="00045B6D">
              <w:t>year company nvidia quarter nasdaq million billion zacks revenues intel</w:t>
            </w:r>
          </w:p>
        </w:tc>
      </w:tr>
    </w:tbl>
    <w:p w14:paraId="29E3AC29" w14:textId="695B0E2A" w:rsidR="00045B6D" w:rsidRDefault="00045B6D" w:rsidP="00045B6D">
      <w:pPr>
        <w:rPr>
          <w:i/>
          <w:iCs/>
          <w:sz w:val="18"/>
          <w:szCs w:val="18"/>
          <w:lang w:val="en-GB"/>
        </w:rPr>
      </w:pPr>
      <w:r w:rsidRPr="003C15C1">
        <w:rPr>
          <w:i/>
          <w:iCs/>
          <w:sz w:val="18"/>
          <w:szCs w:val="18"/>
          <w:lang w:val="en-GB"/>
        </w:rPr>
        <w:t>Table</w:t>
      </w:r>
      <w:r>
        <w:rPr>
          <w:i/>
          <w:iCs/>
          <w:sz w:val="18"/>
          <w:szCs w:val="18"/>
          <w:lang w:val="en-GB"/>
        </w:rPr>
        <w:t xml:space="preserve"> 2</w:t>
      </w:r>
      <w:r w:rsidRPr="003C15C1">
        <w:rPr>
          <w:i/>
          <w:iCs/>
          <w:sz w:val="18"/>
          <w:szCs w:val="18"/>
          <w:lang w:val="en-GB"/>
        </w:rPr>
        <w:t xml:space="preserve">. This table depicts the topics and the words that defined each topic respectively for iteration </w:t>
      </w:r>
      <w:r>
        <w:rPr>
          <w:i/>
          <w:iCs/>
          <w:sz w:val="18"/>
          <w:szCs w:val="18"/>
          <w:lang w:val="en-GB"/>
        </w:rPr>
        <w:t>1</w:t>
      </w:r>
      <w:r w:rsidRPr="003C15C1">
        <w:rPr>
          <w:i/>
          <w:iCs/>
          <w:sz w:val="18"/>
          <w:szCs w:val="18"/>
          <w:lang w:val="en-GB"/>
        </w:rPr>
        <w:t>. It shows that there is a</w:t>
      </w:r>
      <w:r>
        <w:rPr>
          <w:i/>
          <w:iCs/>
          <w:sz w:val="18"/>
          <w:szCs w:val="18"/>
          <w:lang w:val="en-GB"/>
        </w:rPr>
        <w:t>n improvement in the topic quality with regards to relevanc</w:t>
      </w:r>
      <w:r w:rsidR="00AE65F5">
        <w:rPr>
          <w:i/>
          <w:iCs/>
          <w:sz w:val="18"/>
          <w:szCs w:val="18"/>
          <w:lang w:val="en-GB"/>
        </w:rPr>
        <w:t>e compared to iteration 0</w:t>
      </w:r>
      <w:r w:rsidRPr="003C15C1">
        <w:rPr>
          <w:i/>
          <w:iCs/>
          <w:sz w:val="18"/>
          <w:szCs w:val="18"/>
          <w:lang w:val="en-GB"/>
        </w:rPr>
        <w:t xml:space="preserve">. </w:t>
      </w:r>
    </w:p>
    <w:p w14:paraId="5FB3FDBF" w14:textId="77777777" w:rsidR="00536A27" w:rsidRDefault="00536A27" w:rsidP="00045B6D">
      <w:pPr>
        <w:rPr>
          <w:sz w:val="18"/>
          <w:szCs w:val="18"/>
          <w:lang w:val="en-GB"/>
        </w:rPr>
      </w:pPr>
    </w:p>
    <w:p w14:paraId="271D6A91" w14:textId="77777777" w:rsidR="0076560B" w:rsidRDefault="0076560B" w:rsidP="00045B6D">
      <w:pPr>
        <w:rPr>
          <w:lang w:val="en-GB"/>
        </w:rPr>
      </w:pPr>
    </w:p>
    <w:p w14:paraId="17624CE9" w14:textId="77777777" w:rsidR="0076560B" w:rsidRDefault="0076560B" w:rsidP="00045B6D">
      <w:pPr>
        <w:rPr>
          <w:lang w:val="en-GB"/>
        </w:rPr>
      </w:pPr>
    </w:p>
    <w:p w14:paraId="6AEC3498" w14:textId="2E8DF7A5" w:rsidR="00536A27" w:rsidRPr="00536A27" w:rsidRDefault="00536A27" w:rsidP="00045B6D">
      <w:pPr>
        <w:rPr>
          <w:lang w:val="en-GB"/>
        </w:rPr>
      </w:pPr>
      <w:r>
        <w:rPr>
          <w:lang w:val="en-GB"/>
        </w:rPr>
        <w:lastRenderedPageBreak/>
        <w:t>For the second iteration</w:t>
      </w:r>
    </w:p>
    <w:p w14:paraId="5BFE1E17" w14:textId="77777777" w:rsidR="00452915" w:rsidRPr="004B51BC" w:rsidRDefault="00452915" w:rsidP="001B5A52">
      <w:pPr>
        <w:rPr>
          <w:lang w:val="en-GB"/>
        </w:rPr>
      </w:pPr>
    </w:p>
    <w:p w14:paraId="25C1FA25" w14:textId="77777777" w:rsidR="001B5A52" w:rsidRPr="001B5A52" w:rsidRDefault="001B5A52" w:rsidP="001B5A52">
      <w:pPr>
        <w:rPr>
          <w:lang w:val="en-GB"/>
        </w:rPr>
      </w:pPr>
    </w:p>
    <w:p w14:paraId="3C55A3D5" w14:textId="77777777" w:rsidR="00EA6861" w:rsidRDefault="00EA6861" w:rsidP="00BC50B0">
      <w:pPr>
        <w:rPr>
          <w:lang w:val="en-GB"/>
        </w:rPr>
      </w:pPr>
    </w:p>
    <w:p w14:paraId="0CF6B35F" w14:textId="3A6B39DE" w:rsidR="00EE172B" w:rsidRPr="00EE172B" w:rsidRDefault="00A3760A" w:rsidP="00A3760A">
      <w:pPr>
        <w:pStyle w:val="Heading3"/>
        <w:rPr>
          <w:lang w:val="en-GB"/>
        </w:rPr>
      </w:pPr>
      <w:r>
        <w:rPr>
          <w:lang w:val="en-GB"/>
        </w:rPr>
        <w:t>FLSA-W</w:t>
      </w:r>
    </w:p>
    <w:sectPr w:rsidR="00EE172B" w:rsidRPr="00EE172B" w:rsidSect="00BE3B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81DCF"/>
    <w:multiLevelType w:val="multilevel"/>
    <w:tmpl w:val="7560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8A1820"/>
    <w:multiLevelType w:val="multilevel"/>
    <w:tmpl w:val="60BED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4691238">
    <w:abstractNumId w:val="0"/>
  </w:num>
  <w:num w:numId="2" w16cid:durableId="8491051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B4E"/>
    <w:rsid w:val="00036C66"/>
    <w:rsid w:val="00045B6D"/>
    <w:rsid w:val="0007098B"/>
    <w:rsid w:val="00086E4E"/>
    <w:rsid w:val="000875E8"/>
    <w:rsid w:val="000D365B"/>
    <w:rsid w:val="00110F8C"/>
    <w:rsid w:val="00112060"/>
    <w:rsid w:val="00124E0D"/>
    <w:rsid w:val="0013785C"/>
    <w:rsid w:val="001454C8"/>
    <w:rsid w:val="00156482"/>
    <w:rsid w:val="00160C4E"/>
    <w:rsid w:val="00161DFB"/>
    <w:rsid w:val="00183A51"/>
    <w:rsid w:val="00184265"/>
    <w:rsid w:val="00184D82"/>
    <w:rsid w:val="001B5A52"/>
    <w:rsid w:val="001D1A30"/>
    <w:rsid w:val="001D1FC3"/>
    <w:rsid w:val="001F713B"/>
    <w:rsid w:val="00210A49"/>
    <w:rsid w:val="00215BC2"/>
    <w:rsid w:val="002464BC"/>
    <w:rsid w:val="00260E54"/>
    <w:rsid w:val="00265B4E"/>
    <w:rsid w:val="00277FD9"/>
    <w:rsid w:val="00292F7C"/>
    <w:rsid w:val="002B3809"/>
    <w:rsid w:val="002C1822"/>
    <w:rsid w:val="002D468F"/>
    <w:rsid w:val="002E438E"/>
    <w:rsid w:val="002E535F"/>
    <w:rsid w:val="002E5A78"/>
    <w:rsid w:val="00307C4C"/>
    <w:rsid w:val="00323EAA"/>
    <w:rsid w:val="003257CE"/>
    <w:rsid w:val="00325927"/>
    <w:rsid w:val="00364676"/>
    <w:rsid w:val="00375750"/>
    <w:rsid w:val="003928B0"/>
    <w:rsid w:val="003C15C1"/>
    <w:rsid w:val="003D0C12"/>
    <w:rsid w:val="003E1277"/>
    <w:rsid w:val="003E615D"/>
    <w:rsid w:val="003F55EF"/>
    <w:rsid w:val="004003AB"/>
    <w:rsid w:val="00405B82"/>
    <w:rsid w:val="00415D44"/>
    <w:rsid w:val="00416498"/>
    <w:rsid w:val="0044499B"/>
    <w:rsid w:val="00452915"/>
    <w:rsid w:val="00455A1B"/>
    <w:rsid w:val="00497AAB"/>
    <w:rsid w:val="004B2974"/>
    <w:rsid w:val="004B51BC"/>
    <w:rsid w:val="004C1E6D"/>
    <w:rsid w:val="004D1368"/>
    <w:rsid w:val="004D3610"/>
    <w:rsid w:val="004D7F63"/>
    <w:rsid w:val="004F3F7E"/>
    <w:rsid w:val="00506E98"/>
    <w:rsid w:val="00536A27"/>
    <w:rsid w:val="00545CE3"/>
    <w:rsid w:val="00562E44"/>
    <w:rsid w:val="005870A0"/>
    <w:rsid w:val="00595A98"/>
    <w:rsid w:val="005F7B3A"/>
    <w:rsid w:val="006006FF"/>
    <w:rsid w:val="00622DC3"/>
    <w:rsid w:val="00624436"/>
    <w:rsid w:val="00624CE1"/>
    <w:rsid w:val="0067033F"/>
    <w:rsid w:val="00675B7C"/>
    <w:rsid w:val="006801D6"/>
    <w:rsid w:val="00697602"/>
    <w:rsid w:val="006A328F"/>
    <w:rsid w:val="006C7FB7"/>
    <w:rsid w:val="006D5D76"/>
    <w:rsid w:val="006E6BE6"/>
    <w:rsid w:val="00751771"/>
    <w:rsid w:val="0076560B"/>
    <w:rsid w:val="007B2157"/>
    <w:rsid w:val="007B5DB2"/>
    <w:rsid w:val="007F13DD"/>
    <w:rsid w:val="007F1417"/>
    <w:rsid w:val="00814DC7"/>
    <w:rsid w:val="008428CA"/>
    <w:rsid w:val="00842C9F"/>
    <w:rsid w:val="00853828"/>
    <w:rsid w:val="008641D7"/>
    <w:rsid w:val="00883466"/>
    <w:rsid w:val="00895A2F"/>
    <w:rsid w:val="008E123D"/>
    <w:rsid w:val="0090193D"/>
    <w:rsid w:val="0091782D"/>
    <w:rsid w:val="00931B2C"/>
    <w:rsid w:val="00934BA9"/>
    <w:rsid w:val="00955EBD"/>
    <w:rsid w:val="00956346"/>
    <w:rsid w:val="00967C19"/>
    <w:rsid w:val="0098012D"/>
    <w:rsid w:val="009C69EC"/>
    <w:rsid w:val="009D0C17"/>
    <w:rsid w:val="009E3E92"/>
    <w:rsid w:val="00A0103E"/>
    <w:rsid w:val="00A03D0B"/>
    <w:rsid w:val="00A3760A"/>
    <w:rsid w:val="00A46D37"/>
    <w:rsid w:val="00A575F2"/>
    <w:rsid w:val="00A6339B"/>
    <w:rsid w:val="00AA1FD9"/>
    <w:rsid w:val="00AB3792"/>
    <w:rsid w:val="00AB433F"/>
    <w:rsid w:val="00AB4BAD"/>
    <w:rsid w:val="00AC5B47"/>
    <w:rsid w:val="00AC7A6C"/>
    <w:rsid w:val="00AE503B"/>
    <w:rsid w:val="00AE6009"/>
    <w:rsid w:val="00AE65F5"/>
    <w:rsid w:val="00B04BCD"/>
    <w:rsid w:val="00B14F33"/>
    <w:rsid w:val="00B166B7"/>
    <w:rsid w:val="00B66379"/>
    <w:rsid w:val="00B70F42"/>
    <w:rsid w:val="00B73C45"/>
    <w:rsid w:val="00B7440F"/>
    <w:rsid w:val="00B95345"/>
    <w:rsid w:val="00BC21AD"/>
    <w:rsid w:val="00BC50B0"/>
    <w:rsid w:val="00BC5E51"/>
    <w:rsid w:val="00BE3BA1"/>
    <w:rsid w:val="00BF29D8"/>
    <w:rsid w:val="00BF4F25"/>
    <w:rsid w:val="00C02FBA"/>
    <w:rsid w:val="00C1051E"/>
    <w:rsid w:val="00C17541"/>
    <w:rsid w:val="00C21D04"/>
    <w:rsid w:val="00C35CD8"/>
    <w:rsid w:val="00C428B5"/>
    <w:rsid w:val="00C46D44"/>
    <w:rsid w:val="00C83637"/>
    <w:rsid w:val="00C91AD5"/>
    <w:rsid w:val="00CB6FAD"/>
    <w:rsid w:val="00CC36CD"/>
    <w:rsid w:val="00CF60BE"/>
    <w:rsid w:val="00D22FCB"/>
    <w:rsid w:val="00D30F3B"/>
    <w:rsid w:val="00D3204C"/>
    <w:rsid w:val="00D3674A"/>
    <w:rsid w:val="00D70B2F"/>
    <w:rsid w:val="00DB1D6B"/>
    <w:rsid w:val="00DB2424"/>
    <w:rsid w:val="00DC48E3"/>
    <w:rsid w:val="00DF13C1"/>
    <w:rsid w:val="00E05E0E"/>
    <w:rsid w:val="00E10540"/>
    <w:rsid w:val="00E12785"/>
    <w:rsid w:val="00E453FA"/>
    <w:rsid w:val="00E52479"/>
    <w:rsid w:val="00E5683A"/>
    <w:rsid w:val="00E61ED7"/>
    <w:rsid w:val="00EA6861"/>
    <w:rsid w:val="00EA70B3"/>
    <w:rsid w:val="00EC2088"/>
    <w:rsid w:val="00EE172B"/>
    <w:rsid w:val="00EE23B1"/>
    <w:rsid w:val="00EE74CB"/>
    <w:rsid w:val="00EF26F4"/>
    <w:rsid w:val="00F03211"/>
    <w:rsid w:val="00F03A9B"/>
    <w:rsid w:val="00F12C36"/>
    <w:rsid w:val="00F2690B"/>
    <w:rsid w:val="00F349C4"/>
    <w:rsid w:val="00FA0CC1"/>
    <w:rsid w:val="00FB07AC"/>
    <w:rsid w:val="00FB65E6"/>
    <w:rsid w:val="00FC7AAF"/>
    <w:rsid w:val="00FF298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AA77A"/>
  <w15:chartTrackingRefBased/>
  <w15:docId w15:val="{10D11189-E2FD-4873-97C8-10FFDF0C5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65B4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65B4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65B4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65B4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5B4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5B4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5B4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5B4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5B4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5B4E"/>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rsid w:val="00265B4E"/>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rsid w:val="00265B4E"/>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265B4E"/>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265B4E"/>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265B4E"/>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265B4E"/>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265B4E"/>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265B4E"/>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265B4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5B4E"/>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265B4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5B4E"/>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265B4E"/>
    <w:pPr>
      <w:spacing w:before="160"/>
      <w:jc w:val="center"/>
    </w:pPr>
    <w:rPr>
      <w:i/>
      <w:iCs/>
      <w:color w:val="404040" w:themeColor="text1" w:themeTint="BF"/>
    </w:rPr>
  </w:style>
  <w:style w:type="character" w:customStyle="1" w:styleId="QuoteChar">
    <w:name w:val="Quote Char"/>
    <w:basedOn w:val="DefaultParagraphFont"/>
    <w:link w:val="Quote"/>
    <w:uiPriority w:val="29"/>
    <w:rsid w:val="00265B4E"/>
    <w:rPr>
      <w:i/>
      <w:iCs/>
      <w:color w:val="404040" w:themeColor="text1" w:themeTint="BF"/>
      <w:lang w:val="en-US"/>
    </w:rPr>
  </w:style>
  <w:style w:type="paragraph" w:styleId="ListParagraph">
    <w:name w:val="List Paragraph"/>
    <w:basedOn w:val="Normal"/>
    <w:uiPriority w:val="34"/>
    <w:qFormat/>
    <w:rsid w:val="00265B4E"/>
    <w:pPr>
      <w:ind w:left="720"/>
      <w:contextualSpacing/>
    </w:pPr>
  </w:style>
  <w:style w:type="character" w:styleId="IntenseEmphasis">
    <w:name w:val="Intense Emphasis"/>
    <w:basedOn w:val="DefaultParagraphFont"/>
    <w:uiPriority w:val="21"/>
    <w:qFormat/>
    <w:rsid w:val="00265B4E"/>
    <w:rPr>
      <w:i/>
      <w:iCs/>
      <w:color w:val="0F4761" w:themeColor="accent1" w:themeShade="BF"/>
    </w:rPr>
  </w:style>
  <w:style w:type="paragraph" w:styleId="IntenseQuote">
    <w:name w:val="Intense Quote"/>
    <w:basedOn w:val="Normal"/>
    <w:next w:val="Normal"/>
    <w:link w:val="IntenseQuoteChar"/>
    <w:uiPriority w:val="30"/>
    <w:qFormat/>
    <w:rsid w:val="00265B4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5B4E"/>
    <w:rPr>
      <w:i/>
      <w:iCs/>
      <w:color w:val="0F4761" w:themeColor="accent1" w:themeShade="BF"/>
      <w:lang w:val="en-US"/>
    </w:rPr>
  </w:style>
  <w:style w:type="character" w:styleId="IntenseReference">
    <w:name w:val="Intense Reference"/>
    <w:basedOn w:val="DefaultParagraphFont"/>
    <w:uiPriority w:val="32"/>
    <w:qFormat/>
    <w:rsid w:val="00265B4E"/>
    <w:rPr>
      <w:b/>
      <w:bCs/>
      <w:smallCaps/>
      <w:color w:val="0F4761" w:themeColor="accent1" w:themeShade="BF"/>
      <w:spacing w:val="5"/>
    </w:rPr>
  </w:style>
  <w:style w:type="table" w:styleId="TableGrid">
    <w:name w:val="Table Grid"/>
    <w:basedOn w:val="TableNormal"/>
    <w:uiPriority w:val="39"/>
    <w:rsid w:val="00260E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7948957">
      <w:bodyDiv w:val="1"/>
      <w:marLeft w:val="0"/>
      <w:marRight w:val="0"/>
      <w:marTop w:val="0"/>
      <w:marBottom w:val="0"/>
      <w:divBdr>
        <w:top w:val="none" w:sz="0" w:space="0" w:color="auto"/>
        <w:left w:val="none" w:sz="0" w:space="0" w:color="auto"/>
        <w:bottom w:val="none" w:sz="0" w:space="0" w:color="auto"/>
        <w:right w:val="none" w:sz="0" w:space="0" w:color="auto"/>
      </w:divBdr>
    </w:div>
    <w:div w:id="470901532">
      <w:bodyDiv w:val="1"/>
      <w:marLeft w:val="0"/>
      <w:marRight w:val="0"/>
      <w:marTop w:val="0"/>
      <w:marBottom w:val="0"/>
      <w:divBdr>
        <w:top w:val="none" w:sz="0" w:space="0" w:color="auto"/>
        <w:left w:val="none" w:sz="0" w:space="0" w:color="auto"/>
        <w:bottom w:val="none" w:sz="0" w:space="0" w:color="auto"/>
        <w:right w:val="none" w:sz="0" w:space="0" w:color="auto"/>
      </w:divBdr>
    </w:div>
    <w:div w:id="1001854042">
      <w:bodyDiv w:val="1"/>
      <w:marLeft w:val="0"/>
      <w:marRight w:val="0"/>
      <w:marTop w:val="0"/>
      <w:marBottom w:val="0"/>
      <w:divBdr>
        <w:top w:val="none" w:sz="0" w:space="0" w:color="auto"/>
        <w:left w:val="none" w:sz="0" w:space="0" w:color="auto"/>
        <w:bottom w:val="none" w:sz="0" w:space="0" w:color="auto"/>
        <w:right w:val="none" w:sz="0" w:space="0" w:color="auto"/>
      </w:divBdr>
    </w:div>
    <w:div w:id="1288124401">
      <w:bodyDiv w:val="1"/>
      <w:marLeft w:val="0"/>
      <w:marRight w:val="0"/>
      <w:marTop w:val="0"/>
      <w:marBottom w:val="0"/>
      <w:divBdr>
        <w:top w:val="none" w:sz="0" w:space="0" w:color="auto"/>
        <w:left w:val="none" w:sz="0" w:space="0" w:color="auto"/>
        <w:bottom w:val="none" w:sz="0" w:space="0" w:color="auto"/>
        <w:right w:val="none" w:sz="0" w:space="0" w:color="auto"/>
      </w:divBdr>
    </w:div>
    <w:div w:id="1537038657">
      <w:bodyDiv w:val="1"/>
      <w:marLeft w:val="0"/>
      <w:marRight w:val="0"/>
      <w:marTop w:val="0"/>
      <w:marBottom w:val="0"/>
      <w:divBdr>
        <w:top w:val="none" w:sz="0" w:space="0" w:color="auto"/>
        <w:left w:val="none" w:sz="0" w:space="0" w:color="auto"/>
        <w:bottom w:val="none" w:sz="0" w:space="0" w:color="auto"/>
        <w:right w:val="none" w:sz="0" w:space="0" w:color="auto"/>
      </w:divBdr>
    </w:div>
    <w:div w:id="1560747201">
      <w:bodyDiv w:val="1"/>
      <w:marLeft w:val="0"/>
      <w:marRight w:val="0"/>
      <w:marTop w:val="0"/>
      <w:marBottom w:val="0"/>
      <w:divBdr>
        <w:top w:val="none" w:sz="0" w:space="0" w:color="auto"/>
        <w:left w:val="none" w:sz="0" w:space="0" w:color="auto"/>
        <w:bottom w:val="none" w:sz="0" w:space="0" w:color="auto"/>
        <w:right w:val="none" w:sz="0" w:space="0" w:color="auto"/>
      </w:divBdr>
    </w:div>
    <w:div w:id="1601451393">
      <w:bodyDiv w:val="1"/>
      <w:marLeft w:val="0"/>
      <w:marRight w:val="0"/>
      <w:marTop w:val="0"/>
      <w:marBottom w:val="0"/>
      <w:divBdr>
        <w:top w:val="none" w:sz="0" w:space="0" w:color="auto"/>
        <w:left w:val="none" w:sz="0" w:space="0" w:color="auto"/>
        <w:bottom w:val="none" w:sz="0" w:space="0" w:color="auto"/>
        <w:right w:val="none" w:sz="0" w:space="0" w:color="auto"/>
      </w:divBdr>
    </w:div>
    <w:div w:id="1738548973">
      <w:bodyDiv w:val="1"/>
      <w:marLeft w:val="0"/>
      <w:marRight w:val="0"/>
      <w:marTop w:val="0"/>
      <w:marBottom w:val="0"/>
      <w:divBdr>
        <w:top w:val="none" w:sz="0" w:space="0" w:color="auto"/>
        <w:left w:val="none" w:sz="0" w:space="0" w:color="auto"/>
        <w:bottom w:val="none" w:sz="0" w:space="0" w:color="auto"/>
        <w:right w:val="none" w:sz="0" w:space="0" w:color="auto"/>
      </w:divBdr>
    </w:div>
    <w:div w:id="1762480815">
      <w:bodyDiv w:val="1"/>
      <w:marLeft w:val="0"/>
      <w:marRight w:val="0"/>
      <w:marTop w:val="0"/>
      <w:marBottom w:val="0"/>
      <w:divBdr>
        <w:top w:val="none" w:sz="0" w:space="0" w:color="auto"/>
        <w:left w:val="none" w:sz="0" w:space="0" w:color="auto"/>
        <w:bottom w:val="none" w:sz="0" w:space="0" w:color="auto"/>
        <w:right w:val="none" w:sz="0" w:space="0" w:color="auto"/>
      </w:divBdr>
    </w:div>
    <w:div w:id="2011833272">
      <w:bodyDiv w:val="1"/>
      <w:marLeft w:val="0"/>
      <w:marRight w:val="0"/>
      <w:marTop w:val="0"/>
      <w:marBottom w:val="0"/>
      <w:divBdr>
        <w:top w:val="none" w:sz="0" w:space="0" w:color="auto"/>
        <w:left w:val="none" w:sz="0" w:space="0" w:color="auto"/>
        <w:bottom w:val="none" w:sz="0" w:space="0" w:color="auto"/>
        <w:right w:val="none" w:sz="0" w:space="0" w:color="auto"/>
      </w:divBdr>
    </w:div>
    <w:div w:id="2063097862">
      <w:bodyDiv w:val="1"/>
      <w:marLeft w:val="0"/>
      <w:marRight w:val="0"/>
      <w:marTop w:val="0"/>
      <w:marBottom w:val="0"/>
      <w:divBdr>
        <w:top w:val="none" w:sz="0" w:space="0" w:color="auto"/>
        <w:left w:val="none" w:sz="0" w:space="0" w:color="auto"/>
        <w:bottom w:val="none" w:sz="0" w:space="0" w:color="auto"/>
        <w:right w:val="none" w:sz="0" w:space="0" w:color="auto"/>
      </w:divBdr>
    </w:div>
    <w:div w:id="2117677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0</TotalTime>
  <Pages>5</Pages>
  <Words>4028</Words>
  <Characters>2296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mina, Nethan</dc:creator>
  <cp:keywords/>
  <dc:description/>
  <cp:lastModifiedBy>Hermina, Nethan</cp:lastModifiedBy>
  <cp:revision>167</cp:revision>
  <dcterms:created xsi:type="dcterms:W3CDTF">2024-11-04T08:12:00Z</dcterms:created>
  <dcterms:modified xsi:type="dcterms:W3CDTF">2024-11-05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2JSywl7"/&gt;&lt;style id="http://www.zotero.org/styles/apa" locale="en-GB"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